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CF1CEF1" w14:textId="0A37B5B8" w:rsidR="003921D4" w:rsidRPr="00B96FD8" w:rsidRDefault="00B96FD8" w:rsidP="00431BCC">
      <w:pPr>
        <w:tabs>
          <w:tab w:val="left" w:pos="709"/>
        </w:tabs>
        <w:jc w:val="center"/>
        <w:rPr>
          <w:b/>
        </w:rPr>
      </w:pPr>
      <w:r>
        <w:rPr>
          <w:b/>
        </w:rPr>
        <w:t>CATERING DIGITAL DALAM UPAYA PENINGKATAN UMKM KOTA KISARAN</w:t>
      </w:r>
    </w:p>
    <w:p w14:paraId="139CD363" w14:textId="6AB63933" w:rsidR="00D56051" w:rsidRPr="00627B70" w:rsidRDefault="00D56051" w:rsidP="00D56051">
      <w:pPr>
        <w:tabs>
          <w:tab w:val="left" w:pos="709"/>
        </w:tabs>
        <w:jc w:val="center"/>
        <w:rPr>
          <w:b/>
          <w:color w:val="FF0000"/>
          <w:sz w:val="22"/>
          <w:szCs w:val="22"/>
        </w:rPr>
      </w:pPr>
      <w:bookmarkStart w:id="0" w:name="_Hlk178327190"/>
      <w:bookmarkEnd w:id="0"/>
    </w:p>
    <w:p w14:paraId="02663CBC" w14:textId="0430E52B" w:rsidR="00D56051" w:rsidRPr="00627B70" w:rsidRDefault="00D56051" w:rsidP="00D56051">
      <w:pPr>
        <w:tabs>
          <w:tab w:val="left" w:pos="709"/>
        </w:tabs>
        <w:jc w:val="center"/>
        <w:rPr>
          <w:b/>
          <w:color w:val="FF0000"/>
          <w:sz w:val="22"/>
          <w:szCs w:val="22"/>
        </w:rPr>
      </w:pPr>
    </w:p>
    <w:p w14:paraId="27349B84" w14:textId="01E9B2B1" w:rsidR="00D56051" w:rsidRPr="00B96FD8" w:rsidRDefault="00B96FD8" w:rsidP="00D56051">
      <w:pPr>
        <w:tabs>
          <w:tab w:val="left" w:pos="709"/>
        </w:tabs>
        <w:jc w:val="center"/>
        <w:rPr>
          <w:b/>
          <w:sz w:val="22"/>
          <w:szCs w:val="22"/>
          <w:vertAlign w:val="superscript"/>
        </w:rPr>
      </w:pPr>
      <w:r>
        <w:rPr>
          <w:b/>
          <w:sz w:val="22"/>
          <w:szCs w:val="22"/>
        </w:rPr>
        <w:t>Ruri Ashari Dalimunthe</w:t>
      </w:r>
      <w:r w:rsidR="003433C5" w:rsidRPr="00627B70">
        <w:rPr>
          <w:b/>
          <w:sz w:val="22"/>
          <w:szCs w:val="22"/>
          <w:vertAlign w:val="superscript"/>
          <w:lang w:val="id-ID"/>
        </w:rPr>
        <w:t>1</w:t>
      </w:r>
      <w:r w:rsidR="00431BCC">
        <w:rPr>
          <w:b/>
          <w:sz w:val="22"/>
          <w:szCs w:val="22"/>
          <w:vertAlign w:val="superscript"/>
        </w:rPr>
        <w:t>*</w:t>
      </w:r>
      <w:r w:rsidR="003433C5" w:rsidRPr="00627B70">
        <w:rPr>
          <w:b/>
          <w:sz w:val="22"/>
          <w:szCs w:val="22"/>
          <w:lang w:val="id-ID"/>
        </w:rPr>
        <w:t xml:space="preserve">, </w:t>
      </w:r>
      <w:r>
        <w:rPr>
          <w:b/>
          <w:sz w:val="22"/>
          <w:szCs w:val="22"/>
        </w:rPr>
        <w:t>Dahriansah</w:t>
      </w:r>
      <w:r w:rsidR="003433C5" w:rsidRPr="00627B70">
        <w:rPr>
          <w:b/>
          <w:sz w:val="22"/>
          <w:szCs w:val="22"/>
          <w:vertAlign w:val="superscript"/>
          <w:lang w:val="id-ID"/>
        </w:rPr>
        <w:t>2</w:t>
      </w:r>
      <w:r w:rsidR="003433C5" w:rsidRPr="00627B70">
        <w:rPr>
          <w:b/>
          <w:sz w:val="22"/>
          <w:szCs w:val="22"/>
          <w:lang w:val="id-ID"/>
        </w:rPr>
        <w:t xml:space="preserve">, </w:t>
      </w:r>
      <w:r>
        <w:rPr>
          <w:b/>
          <w:sz w:val="22"/>
          <w:szCs w:val="22"/>
        </w:rPr>
        <w:t>Endra Saputra</w:t>
      </w:r>
      <w:r w:rsidR="003433C5" w:rsidRPr="00627B70">
        <w:rPr>
          <w:b/>
          <w:sz w:val="22"/>
          <w:szCs w:val="22"/>
          <w:vertAlign w:val="superscript"/>
          <w:lang w:val="id-ID"/>
        </w:rPr>
        <w:t>3</w:t>
      </w:r>
      <w:r>
        <w:rPr>
          <w:b/>
          <w:sz w:val="22"/>
          <w:szCs w:val="22"/>
        </w:rPr>
        <w:t>,</w:t>
      </w:r>
      <w:r w:rsidRPr="00B96FD8">
        <w:rPr>
          <w:b/>
          <w:sz w:val="22"/>
          <w:szCs w:val="22"/>
        </w:rPr>
        <w:t xml:space="preserve"> </w:t>
      </w:r>
      <w:r>
        <w:rPr>
          <w:b/>
          <w:sz w:val="22"/>
          <w:szCs w:val="22"/>
        </w:rPr>
        <w:t>Bagas Kurniawan</w:t>
      </w:r>
      <w:r>
        <w:rPr>
          <w:b/>
          <w:sz w:val="22"/>
          <w:szCs w:val="22"/>
          <w:vertAlign w:val="superscript"/>
        </w:rPr>
        <w:t>4</w:t>
      </w:r>
      <w:r>
        <w:rPr>
          <w:b/>
          <w:sz w:val="22"/>
          <w:szCs w:val="22"/>
        </w:rPr>
        <w:t>, Aditya Novrijal</w:t>
      </w:r>
      <w:r>
        <w:rPr>
          <w:b/>
          <w:sz w:val="22"/>
          <w:szCs w:val="22"/>
          <w:vertAlign w:val="superscript"/>
        </w:rPr>
        <w:t xml:space="preserve">5 </w:t>
      </w:r>
    </w:p>
    <w:p w14:paraId="318D2DA1" w14:textId="7911A4A8" w:rsidR="00B96FD8" w:rsidRPr="00B96FD8" w:rsidRDefault="00B96FD8" w:rsidP="00D56051">
      <w:pPr>
        <w:tabs>
          <w:tab w:val="left" w:pos="709"/>
        </w:tabs>
        <w:jc w:val="center"/>
        <w:rPr>
          <w:b/>
          <w:sz w:val="22"/>
          <w:szCs w:val="22"/>
        </w:rPr>
      </w:pPr>
    </w:p>
    <w:p w14:paraId="283ED8AB" w14:textId="46216102" w:rsidR="00D56051" w:rsidRPr="004F7763" w:rsidRDefault="003433C5" w:rsidP="00D56051">
      <w:pPr>
        <w:tabs>
          <w:tab w:val="left" w:pos="709"/>
        </w:tabs>
        <w:jc w:val="center"/>
        <w:rPr>
          <w:sz w:val="22"/>
          <w:szCs w:val="22"/>
        </w:rPr>
      </w:pPr>
      <w:r w:rsidRPr="00627B70">
        <w:rPr>
          <w:sz w:val="22"/>
          <w:szCs w:val="22"/>
          <w:vertAlign w:val="superscript"/>
          <w:lang w:val="id-ID"/>
        </w:rPr>
        <w:t>1</w:t>
      </w:r>
      <w:r w:rsidR="006C68A9" w:rsidRPr="00627B70">
        <w:rPr>
          <w:sz w:val="22"/>
          <w:szCs w:val="22"/>
          <w:vertAlign w:val="superscript"/>
          <w:lang w:val="id-ID"/>
        </w:rPr>
        <w:t>,</w:t>
      </w:r>
      <w:r w:rsidR="004F7763">
        <w:rPr>
          <w:sz w:val="22"/>
          <w:szCs w:val="22"/>
        </w:rPr>
        <w:t>Sistem</w:t>
      </w:r>
      <w:r w:rsidR="006C68A9" w:rsidRPr="00627B70">
        <w:rPr>
          <w:sz w:val="22"/>
          <w:szCs w:val="22"/>
          <w:lang w:val="id-ID"/>
        </w:rPr>
        <w:t xml:space="preserve"> </w:t>
      </w:r>
      <w:r w:rsidR="004F7763">
        <w:rPr>
          <w:sz w:val="22"/>
          <w:szCs w:val="22"/>
        </w:rPr>
        <w:t>Komputer</w:t>
      </w:r>
      <w:r w:rsidR="006C68A9" w:rsidRPr="00627B70">
        <w:rPr>
          <w:sz w:val="22"/>
          <w:szCs w:val="22"/>
          <w:lang w:val="id-ID"/>
        </w:rPr>
        <w:t xml:space="preserve">, </w:t>
      </w:r>
      <w:r w:rsidR="004F7763">
        <w:rPr>
          <w:sz w:val="22"/>
          <w:szCs w:val="22"/>
        </w:rPr>
        <w:t>Sekolah Tinggi Manajemen Informatika dan Komputer Royal</w:t>
      </w:r>
    </w:p>
    <w:p w14:paraId="0E0AEE11" w14:textId="5F10B806" w:rsidR="006C68A9" w:rsidRPr="00627B70" w:rsidRDefault="004F7763" w:rsidP="006C68A9">
      <w:pPr>
        <w:tabs>
          <w:tab w:val="left" w:pos="709"/>
        </w:tabs>
        <w:jc w:val="center"/>
        <w:rPr>
          <w:sz w:val="22"/>
          <w:szCs w:val="22"/>
          <w:lang w:val="id-ID"/>
        </w:rPr>
      </w:pPr>
      <w:r>
        <w:rPr>
          <w:sz w:val="22"/>
          <w:szCs w:val="22"/>
          <w:vertAlign w:val="superscript"/>
        </w:rPr>
        <w:t>2</w:t>
      </w:r>
      <w:r w:rsidR="00070849" w:rsidRPr="00627B70">
        <w:rPr>
          <w:sz w:val="22"/>
          <w:szCs w:val="22"/>
          <w:vertAlign w:val="superscript"/>
          <w:lang w:val="id-ID"/>
        </w:rPr>
        <w:t>,</w:t>
      </w:r>
      <w:r>
        <w:rPr>
          <w:sz w:val="22"/>
          <w:szCs w:val="22"/>
          <w:vertAlign w:val="superscript"/>
        </w:rPr>
        <w:t>3,4,5</w:t>
      </w:r>
      <w:r>
        <w:rPr>
          <w:sz w:val="22"/>
          <w:szCs w:val="22"/>
        </w:rPr>
        <w:t>Sistem Informasi</w:t>
      </w:r>
      <w:r w:rsidR="006C68A9" w:rsidRPr="00627B70">
        <w:rPr>
          <w:sz w:val="22"/>
          <w:szCs w:val="22"/>
          <w:lang w:val="id-ID"/>
        </w:rPr>
        <w:t xml:space="preserve">, </w:t>
      </w:r>
      <w:r>
        <w:rPr>
          <w:sz w:val="22"/>
          <w:szCs w:val="22"/>
        </w:rPr>
        <w:t>Sekolah Tinggi Manajemen Informatika dan Komputer Royal</w:t>
      </w:r>
    </w:p>
    <w:p w14:paraId="545BC2C3" w14:textId="56A46FC8" w:rsidR="006C68A9" w:rsidRPr="00627B70" w:rsidRDefault="00B96FD8" w:rsidP="00D56051">
      <w:pPr>
        <w:tabs>
          <w:tab w:val="left" w:pos="709"/>
        </w:tabs>
        <w:jc w:val="center"/>
        <w:rPr>
          <w:sz w:val="22"/>
          <w:szCs w:val="22"/>
          <w:lang w:val="id-ID"/>
        </w:rPr>
      </w:pPr>
      <w:r w:rsidRPr="00627B70">
        <w:rPr>
          <w:i/>
          <w:sz w:val="22"/>
          <w:szCs w:val="22"/>
          <w:lang w:val="id-ID"/>
        </w:rPr>
        <w:t>E</w:t>
      </w:r>
      <w:r w:rsidR="006C68A9" w:rsidRPr="00627B70">
        <w:rPr>
          <w:i/>
          <w:sz w:val="22"/>
          <w:szCs w:val="22"/>
          <w:lang w:val="id-ID"/>
        </w:rPr>
        <w:t>mai</w:t>
      </w:r>
      <w:r>
        <w:rPr>
          <w:i/>
          <w:sz w:val="22"/>
          <w:szCs w:val="22"/>
        </w:rPr>
        <w:t xml:space="preserve">l </w:t>
      </w:r>
      <w:r w:rsidR="006C68A9" w:rsidRPr="00627B70">
        <w:rPr>
          <w:sz w:val="22"/>
          <w:szCs w:val="22"/>
          <w:lang w:val="id-ID"/>
        </w:rPr>
        <w:t xml:space="preserve">: </w:t>
      </w:r>
      <w:r>
        <w:rPr>
          <w:sz w:val="22"/>
          <w:szCs w:val="22"/>
        </w:rPr>
        <w:t>ruriashari1986</w:t>
      </w:r>
      <w:r w:rsidR="006C68A9" w:rsidRPr="00627B70">
        <w:rPr>
          <w:sz w:val="22"/>
          <w:szCs w:val="22"/>
          <w:lang w:val="id-ID"/>
        </w:rPr>
        <w:t>@</w:t>
      </w:r>
      <w:r>
        <w:rPr>
          <w:sz w:val="22"/>
          <w:szCs w:val="22"/>
        </w:rPr>
        <w:t>gmail</w:t>
      </w:r>
      <w:r w:rsidR="006C68A9" w:rsidRPr="00627B70">
        <w:rPr>
          <w:sz w:val="22"/>
          <w:szCs w:val="22"/>
          <w:lang w:val="id-ID"/>
        </w:rPr>
        <w:t>.com</w:t>
      </w:r>
    </w:p>
    <w:p w14:paraId="5F4BA2B5" w14:textId="4A62EF61" w:rsidR="00D56051" w:rsidRPr="00627B70" w:rsidRDefault="00D56051" w:rsidP="00D56051">
      <w:pPr>
        <w:tabs>
          <w:tab w:val="left" w:pos="709"/>
        </w:tabs>
        <w:jc w:val="center"/>
        <w:rPr>
          <w:sz w:val="22"/>
          <w:szCs w:val="22"/>
          <w:lang w:val="id-ID"/>
        </w:rPr>
      </w:pPr>
      <w:r w:rsidRPr="00627B70">
        <w:rPr>
          <w:i/>
          <w:sz w:val="22"/>
          <w:szCs w:val="22"/>
          <w:lang w:val="id-ID"/>
        </w:rPr>
        <w:t xml:space="preserve"> </w:t>
      </w:r>
    </w:p>
    <w:p w14:paraId="73ADDADC" w14:textId="77777777" w:rsidR="00D56051" w:rsidRPr="00627B70" w:rsidRDefault="00D56051" w:rsidP="00D56051">
      <w:pPr>
        <w:tabs>
          <w:tab w:val="left" w:pos="709"/>
        </w:tabs>
        <w:jc w:val="center"/>
        <w:rPr>
          <w:color w:val="FF0000"/>
          <w:sz w:val="22"/>
          <w:szCs w:val="22"/>
        </w:rPr>
      </w:pPr>
    </w:p>
    <w:p w14:paraId="6FB21358" w14:textId="007BF321" w:rsidR="00431BCC" w:rsidRPr="00AD3514" w:rsidRDefault="00431BCC" w:rsidP="00431BCC">
      <w:pPr>
        <w:jc w:val="both"/>
        <w:rPr>
          <w:sz w:val="22"/>
          <w:szCs w:val="22"/>
        </w:rPr>
      </w:pPr>
      <w:r w:rsidRPr="00627B70">
        <w:rPr>
          <w:rStyle w:val="hps"/>
          <w:b/>
          <w:sz w:val="22"/>
          <w:szCs w:val="22"/>
          <w:lang w:val="en"/>
        </w:rPr>
        <w:t>Abstract:</w:t>
      </w:r>
      <w:r w:rsidRPr="00627B70">
        <w:rPr>
          <w:rStyle w:val="hps"/>
          <w:sz w:val="22"/>
          <w:szCs w:val="22"/>
          <w:lang w:val="en"/>
        </w:rPr>
        <w:t xml:space="preserve"> </w:t>
      </w:r>
      <w:r w:rsidR="00E52AA1" w:rsidRPr="00E52AA1">
        <w:rPr>
          <w:sz w:val="22"/>
          <w:szCs w:val="22"/>
        </w:rPr>
        <w:t xml:space="preserve">The impact of the increase in prices of basic commodities has resulted in many business activists, especially </w:t>
      </w:r>
      <w:r w:rsidR="00E52AA1">
        <w:rPr>
          <w:sz w:val="22"/>
          <w:szCs w:val="22"/>
        </w:rPr>
        <w:t>UMKM</w:t>
      </w:r>
      <w:r w:rsidR="00E52AA1" w:rsidRPr="00E52AA1">
        <w:rPr>
          <w:sz w:val="22"/>
          <w:szCs w:val="22"/>
        </w:rPr>
        <w:t xml:space="preserve">s, especially culinary businesses, giving up their intention to continue their business. Rice is the main staple ingredient that is often used in culinary businesses. The increase in the price of the staple food rice is one of the causes. There are several </w:t>
      </w:r>
      <w:r w:rsidR="00E52AA1">
        <w:rPr>
          <w:sz w:val="22"/>
          <w:szCs w:val="22"/>
        </w:rPr>
        <w:t>UMKM</w:t>
      </w:r>
      <w:r w:rsidR="00E52AA1" w:rsidRPr="00E52AA1">
        <w:rPr>
          <w:sz w:val="22"/>
          <w:szCs w:val="22"/>
        </w:rPr>
        <w:t xml:space="preserve"> activists, especially culinary businesses, who have given up their intention to continue their business because the prices of basic materials and income do not match. Not to mention that the application of digital technology in marketing a business is very rarely implemented. Many </w:t>
      </w:r>
      <w:r w:rsidR="00E52AA1">
        <w:rPr>
          <w:sz w:val="22"/>
          <w:szCs w:val="22"/>
        </w:rPr>
        <w:t>UMKM</w:t>
      </w:r>
      <w:r w:rsidR="00E52AA1" w:rsidRPr="00E52AA1">
        <w:rPr>
          <w:sz w:val="22"/>
          <w:szCs w:val="22"/>
        </w:rPr>
        <w:t xml:space="preserve"> activists, especially in urban areas, have not implemented website or application technology to promote their businesses, so their businesses are less popular and there is a possibility that there will be no buyers. The Warung Wawa culinary business is an </w:t>
      </w:r>
      <w:r w:rsidR="00E52AA1">
        <w:rPr>
          <w:sz w:val="22"/>
          <w:szCs w:val="22"/>
        </w:rPr>
        <w:t>UMKM</w:t>
      </w:r>
      <w:r w:rsidR="00E52AA1" w:rsidRPr="00E52AA1">
        <w:rPr>
          <w:sz w:val="22"/>
          <w:szCs w:val="22"/>
        </w:rPr>
        <w:t xml:space="preserve"> activist in various cities, especially the culinary catering business which has had quite a lot of experience in running its business, the lack of application and use of technology in running its business is one of the impacts of the lack of interest in the Warung Wawa catering business. The application of digital technology in running a Wawa stall catering business is a solution that will be designed by creating a Wawa stall catering information system website so that it can be accessed without having to come directly to the Wawa stall. The application of information technology in creating a website will make it easier and provide detailed &amp; real-time information, making it easier for partners, namely Warung Wawa, to run a digital catering business.</w:t>
      </w:r>
      <w:r w:rsidRPr="00AD3514">
        <w:rPr>
          <w:sz w:val="22"/>
          <w:szCs w:val="22"/>
        </w:rPr>
        <w:t>.</w:t>
      </w:r>
    </w:p>
    <w:p w14:paraId="1D9D06B0" w14:textId="6554A725" w:rsidR="00431BCC" w:rsidRPr="00AE7EAC" w:rsidRDefault="00431BCC" w:rsidP="00431BCC">
      <w:pPr>
        <w:jc w:val="both"/>
        <w:rPr>
          <w:sz w:val="22"/>
          <w:szCs w:val="22"/>
        </w:rPr>
      </w:pPr>
      <w:r w:rsidRPr="00627B70">
        <w:rPr>
          <w:sz w:val="22"/>
          <w:szCs w:val="22"/>
          <w:lang w:val="en"/>
        </w:rPr>
        <w:tab/>
      </w:r>
      <w:r w:rsidRPr="00627B70">
        <w:rPr>
          <w:sz w:val="22"/>
          <w:szCs w:val="22"/>
          <w:lang w:val="en"/>
        </w:rPr>
        <w:br/>
      </w:r>
      <w:r w:rsidRPr="00627B70">
        <w:rPr>
          <w:rStyle w:val="hps"/>
          <w:b/>
          <w:sz w:val="22"/>
          <w:szCs w:val="22"/>
          <w:lang w:val="en"/>
        </w:rPr>
        <w:t>Keyword</w:t>
      </w:r>
      <w:r w:rsidRPr="00627B70">
        <w:rPr>
          <w:b/>
          <w:sz w:val="22"/>
          <w:szCs w:val="22"/>
          <w:lang w:val="id-ID"/>
        </w:rPr>
        <w:t>s:</w:t>
      </w:r>
      <w:r w:rsidRPr="00627B70">
        <w:rPr>
          <w:sz w:val="22"/>
          <w:szCs w:val="22"/>
          <w:lang w:val="en"/>
        </w:rPr>
        <w:t xml:space="preserve"> </w:t>
      </w:r>
      <w:r w:rsidR="00AE7EAC">
        <w:rPr>
          <w:sz w:val="22"/>
          <w:szCs w:val="22"/>
        </w:rPr>
        <w:t>Website</w:t>
      </w:r>
      <w:r>
        <w:rPr>
          <w:sz w:val="22"/>
          <w:szCs w:val="22"/>
          <w:lang w:val="de-DE"/>
        </w:rPr>
        <w:t>;</w:t>
      </w:r>
      <w:r w:rsidRPr="00627B70">
        <w:rPr>
          <w:sz w:val="22"/>
          <w:szCs w:val="22"/>
          <w:lang w:val="de-DE"/>
        </w:rPr>
        <w:t xml:space="preserve"> </w:t>
      </w:r>
      <w:r w:rsidR="00AE7EAC">
        <w:rPr>
          <w:sz w:val="22"/>
          <w:szCs w:val="22"/>
        </w:rPr>
        <w:t>UMKM</w:t>
      </w:r>
      <w:r>
        <w:rPr>
          <w:sz w:val="22"/>
          <w:szCs w:val="22"/>
          <w:lang w:val="de-DE"/>
        </w:rPr>
        <w:t>;</w:t>
      </w:r>
      <w:r w:rsidRPr="00627B70">
        <w:rPr>
          <w:sz w:val="22"/>
          <w:szCs w:val="22"/>
          <w:lang w:val="de-DE"/>
        </w:rPr>
        <w:t xml:space="preserve"> </w:t>
      </w:r>
      <w:r w:rsidR="00AE7EAC">
        <w:rPr>
          <w:sz w:val="22"/>
          <w:szCs w:val="22"/>
        </w:rPr>
        <w:t>Warung wawa</w:t>
      </w:r>
    </w:p>
    <w:p w14:paraId="2C16612F" w14:textId="77777777" w:rsidR="00431BCC" w:rsidRPr="00627B70" w:rsidRDefault="00431BCC" w:rsidP="00431BCC">
      <w:pPr>
        <w:tabs>
          <w:tab w:val="left" w:pos="709"/>
        </w:tabs>
        <w:jc w:val="center"/>
        <w:rPr>
          <w:sz w:val="22"/>
          <w:szCs w:val="22"/>
        </w:rPr>
      </w:pPr>
    </w:p>
    <w:p w14:paraId="719B1A58" w14:textId="77777777" w:rsidR="00431BCC" w:rsidRPr="00627B70" w:rsidRDefault="00431BCC" w:rsidP="00431BCC">
      <w:pPr>
        <w:tabs>
          <w:tab w:val="left" w:pos="709"/>
        </w:tabs>
        <w:jc w:val="center"/>
        <w:rPr>
          <w:sz w:val="22"/>
          <w:szCs w:val="22"/>
        </w:rPr>
      </w:pPr>
    </w:p>
    <w:p w14:paraId="664E8CBD" w14:textId="301121F9" w:rsidR="00431BCC" w:rsidRDefault="00431BCC" w:rsidP="00431BCC">
      <w:pPr>
        <w:jc w:val="both"/>
        <w:rPr>
          <w:sz w:val="22"/>
          <w:szCs w:val="22"/>
          <w:lang w:val="en-GB"/>
        </w:rPr>
      </w:pPr>
      <w:r w:rsidRPr="00627B70">
        <w:rPr>
          <w:b/>
          <w:sz w:val="22"/>
          <w:szCs w:val="22"/>
        </w:rPr>
        <w:t>Abstrak:</w:t>
      </w:r>
      <w:r w:rsidRPr="00627B70">
        <w:rPr>
          <w:sz w:val="22"/>
          <w:szCs w:val="22"/>
        </w:rPr>
        <w:t xml:space="preserve"> </w:t>
      </w:r>
      <w:r w:rsidR="00EE4CBE">
        <w:rPr>
          <w:sz w:val="22"/>
          <w:szCs w:val="22"/>
          <w:lang w:bidi="th-TH"/>
        </w:rPr>
        <w:t xml:space="preserve">Dampak kenaikan harga </w:t>
      </w:r>
      <w:r w:rsidR="00CA22E8">
        <w:rPr>
          <w:sz w:val="22"/>
          <w:szCs w:val="22"/>
          <w:lang w:bidi="th-TH"/>
        </w:rPr>
        <w:t xml:space="preserve">bahan </w:t>
      </w:r>
      <w:r w:rsidR="00EE4CBE">
        <w:rPr>
          <w:sz w:val="22"/>
          <w:szCs w:val="22"/>
          <w:lang w:bidi="th-TH"/>
        </w:rPr>
        <w:t>pokok</w:t>
      </w:r>
      <w:r w:rsidR="00CA22E8">
        <w:rPr>
          <w:sz w:val="22"/>
          <w:szCs w:val="22"/>
          <w:lang w:bidi="th-TH"/>
        </w:rPr>
        <w:t xml:space="preserve"> mengakibatkan banyak pegiat usaha terutama UMKM khususnya usaha kuliner mengurungkan niatnya melanjutkan usaha mereka, Beras merupakan bahan pokok utama yang sering digunakan dalam usaha kuliner, Kenaikan harga bahan pokok beras merupakan salah satu penyebabnya</w:t>
      </w:r>
      <w:r w:rsidRPr="00BC53B6">
        <w:rPr>
          <w:sz w:val="22"/>
          <w:szCs w:val="22"/>
          <w:lang w:val="en-GB"/>
        </w:rPr>
        <w:t>.</w:t>
      </w:r>
      <w:r w:rsidR="00CA22E8">
        <w:rPr>
          <w:sz w:val="22"/>
          <w:szCs w:val="22"/>
          <w:lang w:val="en-GB"/>
        </w:rPr>
        <w:t xml:space="preserve"> Terdapat beberapa pegiat UMKM khusu</w:t>
      </w:r>
      <w:r w:rsidR="00A26421">
        <w:rPr>
          <w:sz w:val="22"/>
          <w:szCs w:val="22"/>
          <w:lang w:val="en-GB"/>
        </w:rPr>
        <w:t>s</w:t>
      </w:r>
      <w:r w:rsidR="00CA22E8">
        <w:rPr>
          <w:sz w:val="22"/>
          <w:szCs w:val="22"/>
          <w:lang w:val="en-GB"/>
        </w:rPr>
        <w:t>nya usaha kuliner mengurungkan niatnya untuk melanjutkan usaha mereka</w:t>
      </w:r>
      <w:r w:rsidR="00A26421">
        <w:rPr>
          <w:sz w:val="22"/>
          <w:szCs w:val="22"/>
          <w:lang w:val="en-GB"/>
        </w:rPr>
        <w:t xml:space="preserve"> dikarenakan harga </w:t>
      </w:r>
      <w:r w:rsidR="00E77562">
        <w:rPr>
          <w:sz w:val="22"/>
          <w:szCs w:val="22"/>
          <w:lang w:val="en-GB"/>
        </w:rPr>
        <w:t>bahan pokok</w:t>
      </w:r>
      <w:r w:rsidR="00A26421">
        <w:rPr>
          <w:sz w:val="22"/>
          <w:szCs w:val="22"/>
          <w:lang w:val="en-GB"/>
        </w:rPr>
        <w:t xml:space="preserve"> dengan pendapat</w:t>
      </w:r>
      <w:r w:rsidR="00E77562">
        <w:rPr>
          <w:sz w:val="22"/>
          <w:szCs w:val="22"/>
          <w:lang w:val="en-GB"/>
        </w:rPr>
        <w:t>an</w:t>
      </w:r>
      <w:r w:rsidR="00A26421">
        <w:rPr>
          <w:sz w:val="22"/>
          <w:szCs w:val="22"/>
          <w:lang w:val="en-GB"/>
        </w:rPr>
        <w:t xml:space="preserve"> yang tidak sesuai, Belum lagi penerapan teknologi digital dalam memasarkan sebuah usaha sangatlah jarang diterapkan. Banyak pegiat UMKM </w:t>
      </w:r>
      <w:r w:rsidR="00E77562">
        <w:rPr>
          <w:sz w:val="22"/>
          <w:szCs w:val="22"/>
          <w:lang w:val="en-GB"/>
        </w:rPr>
        <w:t xml:space="preserve">khususnya dikota kisaran </w:t>
      </w:r>
      <w:r w:rsidR="00A26421">
        <w:rPr>
          <w:sz w:val="22"/>
          <w:szCs w:val="22"/>
          <w:lang w:val="en-GB"/>
        </w:rPr>
        <w:t>belum menerapkan teknologi website ataupun aplikasi dalam mempromosikan usahanya, sehingga usaha mereka kurang populer dan tak menutup kemungkinan sepi pembeli. Usaha kuliner warung wawa merupakan pegiat UMKM dikota kisaran khususnya usaha caeting kuliner yang sudah cukup banyak merasakan pengalaman dalam menjalankan usahanya, kurangnya penerapan</w:t>
      </w:r>
      <w:r w:rsidR="00E77562">
        <w:rPr>
          <w:sz w:val="22"/>
          <w:szCs w:val="22"/>
          <w:lang w:val="en-GB"/>
        </w:rPr>
        <w:t xml:space="preserve"> dan</w:t>
      </w:r>
      <w:r w:rsidR="00A26421">
        <w:rPr>
          <w:sz w:val="22"/>
          <w:szCs w:val="22"/>
          <w:lang w:val="en-GB"/>
        </w:rPr>
        <w:t xml:space="preserve"> pemanfaatan teknologi dalam menjalankan usahanya me</w:t>
      </w:r>
      <w:r w:rsidR="005855EA">
        <w:rPr>
          <w:sz w:val="22"/>
          <w:szCs w:val="22"/>
          <w:lang w:val="en-GB"/>
        </w:rPr>
        <w:t>r</w:t>
      </w:r>
      <w:r w:rsidR="00A26421">
        <w:rPr>
          <w:sz w:val="22"/>
          <w:szCs w:val="22"/>
          <w:lang w:val="en-GB"/>
        </w:rPr>
        <w:t xml:space="preserve">upakan </w:t>
      </w:r>
      <w:r w:rsidR="005855EA">
        <w:rPr>
          <w:sz w:val="22"/>
          <w:szCs w:val="22"/>
          <w:lang w:val="en-GB"/>
        </w:rPr>
        <w:t xml:space="preserve">salah satu </w:t>
      </w:r>
      <w:r w:rsidR="00A54FDF">
        <w:rPr>
          <w:sz w:val="22"/>
          <w:szCs w:val="22"/>
          <w:lang w:val="en-GB"/>
        </w:rPr>
        <w:t>dampak sepinya peminat usaha catering</w:t>
      </w:r>
      <w:r w:rsidR="00B23414">
        <w:rPr>
          <w:sz w:val="22"/>
          <w:szCs w:val="22"/>
          <w:lang w:val="en-GB"/>
        </w:rPr>
        <w:t xml:space="preserve"> </w:t>
      </w:r>
      <w:r w:rsidR="00A54FDF">
        <w:rPr>
          <w:sz w:val="22"/>
          <w:szCs w:val="22"/>
          <w:lang w:val="en-GB"/>
        </w:rPr>
        <w:t xml:space="preserve">warung wawa. Penerapan teknologi digital dalam </w:t>
      </w:r>
      <w:r w:rsidR="00A54FDF">
        <w:rPr>
          <w:sz w:val="22"/>
          <w:szCs w:val="22"/>
          <w:lang w:val="en-GB"/>
        </w:rPr>
        <w:lastRenderedPageBreak/>
        <w:t xml:space="preserve">menjalankan usaha catering warung wawa merupakan solusi yang akan dirancang dengan membuat website sistem informasi catering warung wawa sehingga dapat diakses tanpa harus datang langsung ke warung wawa. Penerapan teknologi informasi dalam pembuatan website nantinya dapat mempermudah dan memberikan informasi secara detail &amp; realtime sehingga mempermudah mitra yaitu warung wawa dalam menjalankan usaha catering digital. </w:t>
      </w:r>
    </w:p>
    <w:p w14:paraId="6E7A28B7" w14:textId="39D68E24" w:rsidR="00431BCC" w:rsidRPr="00627B70" w:rsidRDefault="00431BCC" w:rsidP="00431BCC">
      <w:pPr>
        <w:jc w:val="both"/>
        <w:rPr>
          <w:sz w:val="22"/>
          <w:szCs w:val="22"/>
          <w:lang w:val="en-GB"/>
        </w:rPr>
      </w:pPr>
    </w:p>
    <w:p w14:paraId="5F78F08F" w14:textId="4519E46E" w:rsidR="00D56051" w:rsidRPr="00C201E2" w:rsidRDefault="00431BCC" w:rsidP="00431BCC">
      <w:pPr>
        <w:jc w:val="both"/>
        <w:rPr>
          <w:sz w:val="22"/>
          <w:szCs w:val="22"/>
        </w:rPr>
      </w:pPr>
      <w:r w:rsidRPr="00627B70">
        <w:rPr>
          <w:b/>
          <w:sz w:val="22"/>
          <w:szCs w:val="22"/>
        </w:rPr>
        <w:t>Kata kunci:</w:t>
      </w:r>
      <w:r w:rsidRPr="00627B70">
        <w:rPr>
          <w:sz w:val="22"/>
          <w:szCs w:val="22"/>
        </w:rPr>
        <w:t xml:space="preserve"> </w:t>
      </w:r>
      <w:r w:rsidR="00C201E2">
        <w:rPr>
          <w:sz w:val="22"/>
          <w:szCs w:val="22"/>
        </w:rPr>
        <w:t>Website</w:t>
      </w:r>
      <w:r>
        <w:rPr>
          <w:sz w:val="22"/>
          <w:szCs w:val="22"/>
          <w:lang w:val="de-DE"/>
        </w:rPr>
        <w:t>;</w:t>
      </w:r>
      <w:r w:rsidRPr="00627B70">
        <w:rPr>
          <w:sz w:val="22"/>
          <w:szCs w:val="22"/>
          <w:lang w:val="de-DE"/>
        </w:rPr>
        <w:t xml:space="preserve"> </w:t>
      </w:r>
      <w:r w:rsidR="00C201E2">
        <w:rPr>
          <w:sz w:val="22"/>
          <w:szCs w:val="22"/>
        </w:rPr>
        <w:t>UMKM</w:t>
      </w:r>
      <w:r>
        <w:rPr>
          <w:sz w:val="22"/>
          <w:szCs w:val="22"/>
          <w:lang w:val="de-DE"/>
        </w:rPr>
        <w:t>;</w:t>
      </w:r>
      <w:r w:rsidRPr="00627B70">
        <w:rPr>
          <w:sz w:val="22"/>
          <w:szCs w:val="22"/>
          <w:lang w:val="de-DE"/>
        </w:rPr>
        <w:t xml:space="preserve"> </w:t>
      </w:r>
      <w:r w:rsidR="00C201E2">
        <w:rPr>
          <w:sz w:val="22"/>
          <w:szCs w:val="22"/>
        </w:rPr>
        <w:t>Warung wawa</w:t>
      </w:r>
    </w:p>
    <w:p w14:paraId="3DB1965C" w14:textId="1B2D0F5A" w:rsidR="00D56051" w:rsidRPr="00627B70" w:rsidRDefault="00D56051" w:rsidP="00DF2065">
      <w:pPr>
        <w:jc w:val="both"/>
        <w:rPr>
          <w:sz w:val="22"/>
          <w:szCs w:val="22"/>
          <w:lang w:val="id-ID"/>
        </w:rPr>
      </w:pPr>
    </w:p>
    <w:p w14:paraId="44009F2A" w14:textId="77777777" w:rsidR="00A11E5D" w:rsidRDefault="00A11E5D" w:rsidP="00DF2065">
      <w:pPr>
        <w:jc w:val="both"/>
        <w:rPr>
          <w:sz w:val="22"/>
          <w:szCs w:val="22"/>
        </w:rPr>
      </w:pPr>
    </w:p>
    <w:p w14:paraId="66E6D4D7" w14:textId="77777777" w:rsidR="00431BCC" w:rsidRPr="00431BCC" w:rsidRDefault="00431BCC" w:rsidP="00DF2065">
      <w:pPr>
        <w:jc w:val="both"/>
        <w:rPr>
          <w:sz w:val="22"/>
          <w:szCs w:val="22"/>
        </w:rPr>
        <w:sectPr w:rsidR="00431BCC" w:rsidRPr="00431BCC" w:rsidSect="00D56051">
          <w:type w:val="continuous"/>
          <w:pgSz w:w="11907" w:h="16839" w:code="9"/>
          <w:pgMar w:top="1701" w:right="1701" w:bottom="2268" w:left="2268" w:header="720" w:footer="720" w:gutter="0"/>
          <w:pgNumType w:start="401"/>
          <w:cols w:space="454"/>
          <w:docGrid w:linePitch="360"/>
        </w:sectPr>
      </w:pPr>
    </w:p>
    <w:p w14:paraId="408019FE" w14:textId="427E2F04" w:rsidR="001A467C" w:rsidRPr="002E36A8" w:rsidRDefault="001A467C" w:rsidP="001A467C">
      <w:pPr>
        <w:autoSpaceDE w:val="0"/>
        <w:autoSpaceDN w:val="0"/>
        <w:adjustRightInd w:val="0"/>
        <w:jc w:val="both"/>
        <w:rPr>
          <w:b/>
          <w:lang w:val="id-ID"/>
        </w:rPr>
      </w:pPr>
      <w:r w:rsidRPr="002E36A8">
        <w:rPr>
          <w:b/>
          <w:lang w:val="id-ID"/>
        </w:rPr>
        <w:t>PENDA</w:t>
      </w:r>
      <w:r w:rsidR="00070849" w:rsidRPr="002E36A8">
        <w:rPr>
          <w:b/>
          <w:lang w:val="id-ID"/>
        </w:rPr>
        <w:t>H</w:t>
      </w:r>
      <w:r w:rsidRPr="002E36A8">
        <w:rPr>
          <w:b/>
          <w:lang w:val="id-ID"/>
        </w:rPr>
        <w:t>ULUAN</w:t>
      </w:r>
    </w:p>
    <w:p w14:paraId="0D71EF9B" w14:textId="10CF5ED0" w:rsidR="001A467C" w:rsidRPr="002E36A8" w:rsidRDefault="001A467C" w:rsidP="001A467C">
      <w:pPr>
        <w:autoSpaceDE w:val="0"/>
        <w:autoSpaceDN w:val="0"/>
        <w:adjustRightInd w:val="0"/>
        <w:jc w:val="both"/>
        <w:rPr>
          <w:b/>
          <w:lang w:val="id-ID"/>
        </w:rPr>
      </w:pPr>
    </w:p>
    <w:p w14:paraId="6701C7FA" w14:textId="01BB7F76" w:rsidR="00431BCC" w:rsidRPr="00A969C9" w:rsidRDefault="00A969C9" w:rsidP="00202813">
      <w:pPr>
        <w:widowControl w:val="0"/>
        <w:ind w:firstLine="709"/>
        <w:jc w:val="both"/>
      </w:pPr>
      <w:r w:rsidRPr="00A969C9">
        <w:rPr>
          <w:lang w:val="id-ID"/>
        </w:rPr>
        <w:t>Program pengembangan usaha mikro, kecil, dan menengah (UMKM) sebagai salah satu instrument untuk menaikkan daya beli masyarakat, Pada akhirnya akan menjadi katup pengaman dari situasi krisis moneter</w:t>
      </w:r>
      <w:r>
        <w:t xml:space="preserve"> </w:t>
      </w:r>
      <w:r w:rsidR="00F05EE6">
        <w:fldChar w:fldCharType="begin" w:fldLock="1"/>
      </w:r>
      <w:r w:rsidR="00AC6639">
        <w:instrText>ADDIN CSL_CITATION {"citationItems":[{"id":"ITEM-1","itemData":{"DOI":"10.31949/jb.v2i4.1525","ISSN":"2716-442X","abstract":"Pengembangan secara internal dari kelompok usaha “Kue kijing ”dalam meningkatkan potensi dengan cara menggunakan modal awal ,melakukan inovasi untuk hasil produksinya, memperluas jaringan pemasaran, dan melengkapi sarana dan prasarana usahanya. Selain itu, fasilitasi dari pihak UKM Kecamatan Dayeuh luhur telah memberikan akses UMKM terhadap sumber – sumber  pemasaran, mengadakan, kegiatan promosi produk, memperluas pemasaran produk, serta menyediakan sarana dan prasarana. Namun beberapa pengusaha terkendala dengan meningkatnya harga bahan baku, keterbatasan sumber daya manusia, memiliki permasalahan dalam permodalan, kurangnya sarana dan prasarana serta kurangnya akses pemasaran produk.","author":[{"dropping-particle":"","family":"Fadilah","given":"Akmal","non-dropping-particle":"","parse-names":false,"suffix":""},{"dropping-particle":"","family":"Syahidah","given":"Alma nur’azmi","non-dropping-particle":"","parse-names":false,"suffix":""},{"dropping-particle":"","family":"Risqiana","given":"Aris","non-dropping-particle":"","parse-names":false,"suffix":""},{"dropping-particle":"","family":"Nurmaulida","given":"Ayu sofa","non-dropping-particle":"","parse-names":false,"suffix":""},{"dropping-particle":"","family":"Masfupah","given":"Dewi Dara","non-dropping-particle":"","parse-names":false,"suffix":""},{"dropping-particle":"","family":"Arumsari","given":"Cucu","non-dropping-particle":"","parse-names":false,"suffix":""}],"container-title":"BERNAS: Jurnal Pengabdian Kepada Masyarakat","id":"ITEM-1","issue":"4","issued":{"date-parts":[["2021"]]},"page":"892-896","title":"Pengembangan Usaha Mikro, Kecil, Dan Menengah Melalui Fasilitasi Pihak Eksternal Dan Potensi Internal","type":"article-journal","volume":"2"},"uris":["http://www.mendeley.com/documents/?uuid=504eeb3e-4d11-4005-9c95-72b0ad1df0cc"]}],"mendeley":{"formattedCitation":"(Fadilah et al., 2021)","plainTextFormattedCitation":"(Fadilah et al., 2021)","previouslyFormattedCitation":"(Fadilah et al., 2021)"},"properties":{"noteIndex":0},"schema":"https://github.com/citation-style-language/schema/raw/master/csl-citation.json"}</w:instrText>
      </w:r>
      <w:r w:rsidR="00F05EE6">
        <w:fldChar w:fldCharType="separate"/>
      </w:r>
      <w:r w:rsidR="00F05EE6" w:rsidRPr="00F05EE6">
        <w:rPr>
          <w:noProof/>
        </w:rPr>
        <w:t>(Fadilah et al., 2021)</w:t>
      </w:r>
      <w:r w:rsidR="00F05EE6">
        <w:fldChar w:fldCharType="end"/>
      </w:r>
      <w:r w:rsidR="00431BCC" w:rsidRPr="002E36A8">
        <w:rPr>
          <w:lang w:val="id-ID"/>
        </w:rPr>
        <w:t xml:space="preserve">. </w:t>
      </w:r>
      <w:r w:rsidRPr="00A969C9">
        <w:rPr>
          <w:lang w:val="id-ID"/>
        </w:rPr>
        <w:t>Kenaikan harga bahan pokok pangan khususnya bahan sembako mengakibatkan terimbasnya terhadap para pelaku UMKM khususnya dibidang kuliner, Banyak bahan pokok pangan khususnya Beras dan bahan pokok pangan lainnya mengalamai kenaikan harga signifikan, Hal ini membuat beberapa pegiat UMKM mulai mengurungkan niat untuk tidak melanjutkan</w:t>
      </w:r>
      <w:r w:rsidR="00F75C7A">
        <w:t xml:space="preserve"> </w:t>
      </w:r>
      <w:r w:rsidRPr="00A969C9">
        <w:rPr>
          <w:lang w:val="id-ID"/>
        </w:rPr>
        <w:t>usaha mereka dikarenakan harga bahan pokok pangan yag tidak sesuai dengan pendapatan yang mereka peroleh.</w:t>
      </w:r>
      <w:r>
        <w:t xml:space="preserve"> </w:t>
      </w:r>
      <w:r w:rsidRPr="00A969C9">
        <w:t>Penerapan teknologi dalam mengembangkan UMKM juga tergolong sedikit, Peran masyarakat dalam pembangunan nasional, utamanya dalam pembangunan ekonomi adalah usaha mikro kecil dan menengah. Posisi usaha mikro kecil dan menengah (UMKM) dalam perekonomian nasional memiliki peran yang penting dan strategis.</w:t>
      </w:r>
      <w:r>
        <w:t xml:space="preserve"> </w:t>
      </w:r>
      <w:r w:rsidRPr="00A969C9">
        <w:t>Kondisi tersebut sangat memungkinkan karena eksistensi UMKM cukup dominan dalam perekonomian indonesia, dengan alasan jumlah industri yang besar dan terdapat dalam setiap sektor ekonomi; potensi yang besar dalam penyerapan tenaga kerja, dan kontribusi UMKM dalam pembentukan Produk Domistik Bruto (PDB) sangat dominan</w:t>
      </w:r>
      <w:r w:rsidR="00AC6639">
        <w:t xml:space="preserve"> </w:t>
      </w:r>
      <w:r w:rsidR="00AC6639">
        <w:fldChar w:fldCharType="begin" w:fldLock="1"/>
      </w:r>
      <w:r w:rsidR="00AC6639">
        <w:instrText>ADDIN CSL_CITATION {"citationItems":[{"id":"ITEM-1","itemData":{"DOI":"10.31002/rep.v4i2.1952","ISSN":"2541433X","abstract":"Perkembangan di era globalisasi sangat bergantung pada sektor ekonomi sebagai ukuran keberhasilan yang dilakukan oleh pemerintah. Peran masyarakat dalam pembangunan nasional, khususnya dalam pembangunan ekonomi, adalah Usaha Mikro, Kecil dan Menengah (UMKM). Posisi UMKM dalam perekonomian nasional memiliki peran penting dan strategis. Kondisi ini sangat dimungkinkan karena keberadaan UMKM cukup dominan dalam perekonomian Indonesia. UMKM setelah krisis ekonomi terus meningkat dari tahun ke tahun. Ini juga membuktikan bahwa UMKM mampu bertahan di tengah krisis ekonomi. UMKM juga terbukti menyerap tenaga kerja yang lebih besar dalam perekonomian nasional. Dengan banyaknya pekerja yang terserap, sektor UMKM mampu meningkatkan pendapatan masyarakat. Dengan demikian UMKM dianggap memiliki peran strategis dalam mengurangi pengangguran dan kemiskinan. Untuk kontribusi dan peran UMKM, penting bagi pemerintah untuk terus mendukung UMKM melalui penguatan sehingga peran mereka sebagai pilar dalam membangun ekonomi bangsa dapat berjalan optimal.","author":[{"dropping-particle":"","family":"Sarfiah","given":"Sudati","non-dropping-particle":"","parse-names":false,"suffix":""},{"dropping-particle":"","family":"Atmaja","given":"Hanung","non-dropping-particle":"","parse-names":false,"suffix":""},{"dropping-particle":"","family":"Verawati","given":"Dian","non-dropping-particle":"","parse-names":false,"suffix":""}],"container-title":"Jurnal REP (Riset Ekonomi Pembangunan)","id":"ITEM-1","issue":"2","issued":{"date-parts":[["2019"]]},"page":"1-189","title":"UMKM Sebagai Pilar Membangun Ekonomi Bangsa","type":"article-journal","volume":"4"},"uris":["http://www.mendeley.com/documents/?uuid=ff37ed77-4421-4d18-8fa0-b7b7740613ac"]}],"mendeley":{"formattedCitation":"(Sarfiah et al., 2019)","plainTextFormattedCitation":"(Sarfiah et al., 2019)","previouslyFormattedCitation":"(Sarfiah et al., 2019)"},"properties":{"noteIndex":0},"schema":"https://github.com/citation-style-language/schema/raw/master/csl-citation.json"}</w:instrText>
      </w:r>
      <w:r w:rsidR="00AC6639">
        <w:fldChar w:fldCharType="separate"/>
      </w:r>
      <w:r w:rsidR="00AC6639" w:rsidRPr="00AC6639">
        <w:rPr>
          <w:noProof/>
        </w:rPr>
        <w:t>(Sarfiah et al., 2019)</w:t>
      </w:r>
      <w:r w:rsidR="00AC6639">
        <w:fldChar w:fldCharType="end"/>
      </w:r>
    </w:p>
    <w:p w14:paraId="1EE80532" w14:textId="46524A51" w:rsidR="005B5B40" w:rsidRPr="00A969C9" w:rsidRDefault="00A969C9" w:rsidP="00202813">
      <w:pPr>
        <w:widowControl w:val="0"/>
        <w:ind w:firstLine="709"/>
        <w:jc w:val="both"/>
      </w:pPr>
      <w:r w:rsidRPr="00A969C9">
        <w:rPr>
          <w:lang w:val="id-ID"/>
        </w:rPr>
        <w:t>Keberadaan UMKM sangat penting dalam pertumbuhan ekonomi negara serta dapat bermanfaat dan mendistribusikan pendapatan masyarakat</w:t>
      </w:r>
      <w:r>
        <w:t xml:space="preserve"> </w:t>
      </w:r>
      <w:r w:rsidR="00AC6639">
        <w:fldChar w:fldCharType="begin" w:fldLock="1"/>
      </w:r>
      <w:r w:rsidR="00AC6639">
        <w:instrText>ADDIN CSL_CITATION {"citationItems":[{"id":"ITEM-1","itemData":{"DOI":"10.37058/wlfr.v3i1.4719","ISSN":"2723-2220","abstract":"For society, welfare is very important in economic activities. This welfare shows that at least the community is able to meet their daily needs, such as clothing and food. Moreover, there are micro, small and medium enterprises that can help make this happen. The purpose of this research is to determine the role of micro, small and medium enterprises (UMKM) to improve the welfare of the community. The research method used is descriptive qualitative using a library study approach which is supported by secondary data. The results of this study in terms of the economic aspect stated that the existence of micro, small and medium enterprises (UMKM) had an important role in improving the welfare of the community. The higher the level of social welfare, the better the growth and development of the country's economy. In addition, from the legal aspect, it also supports that there are several regulations that UMKM are intended to realize the welfare of the community.Bagi masyarakat, kesejahteraan sangatlah penting dalam kegiatan ekonomi. Kesejahteraan ini menunjukkan bahwa setidaknya masyarakat sudah mampu dalam memenuhi kebutuhan sehari-harinya, seperti sandang dan pangan. Apalagi adanya usaha mikro kecil dan menengah yang dapat membantu mewujudkan hal tersebut. Tujuan adanya penelitian ini adalah untuk mengetahui peranan usaha mikro kecil dan menengah (UMKM) untuk meningkatkan kesejahteraan masyarakat. Metode penelitian yang digunakan yaitu deskriptif kualitatif dengan menggunakan pendekatan studi pustaka yang didukung oleh data-data sekunder. Hasil dari penelitian ini ditinjau dari aspek ekonomi menyatakan bahwa keberadaan usaha mikro kecil dan menengah (UMKM) memiliki peranan yang penting dalam meningkatkan kesejahteraan masyarakat. Dengan semakin tingginya tingkat kesejahteraan masyarakat, maka akan semakin baik pertumbuhan serta pembangunan ekonomi negara. Selain itu, dari aspek hukum juga mendukung bahwa terdapat beberapa aturan yang UMKM yang memang ditujukan untuk mewujudkan kesejahteraan masyarakat.","author":[{"dropping-particle":"","family":"Aliyah","given":"Atsna Himmatul","non-dropping-particle":"","parse-names":false,"suffix":""}],"container-title":"WELFARE Jurnal Ilmu Ekonomi","id":"ITEM-1","issue":"1","issued":{"date-parts":[["2022"]]},"page":"64-72","title":"Peran Usaha Mikro Kecil dan Menengah (UMKM) untuk Meningkatkan Kesejahteraan Masyarakat","type":"article-journal","volume":"3"},"uris":["http://www.mendeley.com/documents/?uuid=d15ce19a-0642-4a72-aeef-e89a4c89b980"]}],"mendeley":{"formattedCitation":"(Aliyah, 2022)","plainTextFormattedCitation":"(Aliyah, 2022)","previouslyFormattedCitation":"(Aliyah, 2022)"},"properties":{"noteIndex":0},"schema":"https://github.com/citation-style-language/schema/raw/master/csl-citation.json"}</w:instrText>
      </w:r>
      <w:r w:rsidR="00AC6639">
        <w:fldChar w:fldCharType="separate"/>
      </w:r>
      <w:r w:rsidR="00AC6639" w:rsidRPr="00AC6639">
        <w:rPr>
          <w:noProof/>
        </w:rPr>
        <w:t>(Aliyah, 2022)</w:t>
      </w:r>
      <w:r w:rsidR="00AC6639">
        <w:fldChar w:fldCharType="end"/>
      </w:r>
      <w:r w:rsidR="00431BCC" w:rsidRPr="002E36A8">
        <w:rPr>
          <w:lang w:val="id-ID"/>
        </w:rPr>
        <w:t xml:space="preserve">. </w:t>
      </w:r>
      <w:r w:rsidRPr="00A969C9">
        <w:rPr>
          <w:lang w:val="id-ID"/>
        </w:rPr>
        <w:t>Selain itu, Kurangnya pemahaman teknologi digital membuat pihak usaha tidak ingin mengembangkan usaha yang lebih baik. Dalam era saat ini, pelaku UMKM akan membutuhkan teknologi informasi yang tepat untuk bisa tumbuh berkembang dan bersaing di era digital saat ini</w:t>
      </w:r>
      <w:r>
        <w:t xml:space="preserve"> </w:t>
      </w:r>
      <w:r w:rsidR="00AC6639">
        <w:fldChar w:fldCharType="begin" w:fldLock="1"/>
      </w:r>
      <w:r w:rsidR="00AC6639">
        <w:instrText>ADDIN CSL_CITATION {"citationItems":[{"id":"ITEM-1","itemData":{"DOI":"10.26533/jmd.v1i2.175","abstract":"Teknologi saat ini terus berkembang dan manfaat penggunaan internet terasa bagi para pemakainya. Beberapa orang merasa ketergantungan dengan adanya internet, termasuk aktivitas Usaha Mikro Kecil dan Menengah (UKM) dalam memanfaatkan teknologi informasi untuk menjalankan usahanya khususnya pada era Masyarakat Ekonomi ASEAN (MEA). Tujuan penelitian ini secara umum mendeskripsikan dampak digital marketing terhadap volume penjualan bagi pelaku UMKdi kota Batam. Penelitian ini berjenis kualitatif, dengan menggunakan model triangulasi, yang menggabungkan metode wawancara terstruktur, wawancara mendalam dan observasi terhadap pelaku UMKM yang terdaftar aktif di Dinas Pemberdayaan Masyarakat Pasar – Koperasi dan Usaha Kecil dan Menengah Kota. Dari hasil penelitian diketahui bahwa digital marketing memudahkan pelaku UMKM untuk memberikan informasi dan berinteraksi secara langsung dengan konsumen, memperluas pangsa pasar, meningkatkan awareness dan meningkatkan penjualan bagi pelaku UKM.","author":[{"dropping-particle":"","family":"Febriyantoro","given":"Mohamad Trio","non-dropping-particle":"","parse-names":false,"suffix":""},{"dropping-particle":"","family":"Arisandi","given":"Debby","non-dropping-particle":"","parse-names":false,"suffix":""}],"container-title":"JMD: Jurnal Riset Manajemen &amp; Bisnis Dewantara","id":"ITEM-1","issue":"2","issued":{"date-parts":[["2018"]]},"page":"61-76","title":"Pemanfaatan Digital Marketing Bagi Usaha Mikro, Kecil Dan Menengah Pada Era Masyarakat Ekonomi Asean","type":"article-journal","volume":"1"},"uris":["http://www.mendeley.com/documents/?uuid=ca47bf17-c258-454a-b166-c00135448bc0"]}],"mendeley":{"formattedCitation":"(Febriyantoro &amp; Arisandi, 2018)","plainTextFormattedCitation":"(Febriyantoro &amp; Arisandi, 2018)","previouslyFormattedCitation":"(Febriyantoro &amp; Arisandi, 2018)"},"properties":{"noteIndex":0},"schema":"https://github.com/citation-style-language/schema/raw/master/csl-citation.json"}</w:instrText>
      </w:r>
      <w:r w:rsidR="00AC6639">
        <w:fldChar w:fldCharType="separate"/>
      </w:r>
      <w:r w:rsidR="00AC6639" w:rsidRPr="00AC6639">
        <w:rPr>
          <w:noProof/>
        </w:rPr>
        <w:t>(Febriyantoro &amp; Arisandi, 2018)</w:t>
      </w:r>
      <w:r w:rsidR="00AC6639">
        <w:fldChar w:fldCharType="end"/>
      </w:r>
      <w:r>
        <w:t xml:space="preserve"> </w:t>
      </w:r>
      <w:r w:rsidRPr="00A969C9">
        <w:t>Digital marketing adalah salah satu media pemasaran yang saat ni sedang banyak diminati oleh masyarakat untuk mendukung berbagai kegiatan yang dilakukan. Mereka sedikit demi sedikit mulai meninggalkan model pemasaran konvensional/tradisional</w:t>
      </w:r>
      <w:r w:rsidR="00AC6639">
        <w:t xml:space="preserve"> </w:t>
      </w:r>
      <w:r w:rsidRPr="00A969C9">
        <w:t>beralih kepemasaran modern yaitu digital marketing</w:t>
      </w:r>
      <w:r w:rsidR="00AC6639">
        <w:t xml:space="preserve"> </w:t>
      </w:r>
      <w:r w:rsidR="00AC6639">
        <w:fldChar w:fldCharType="begin" w:fldLock="1"/>
      </w:r>
      <w:r w:rsidR="00AC6639">
        <w:instrText>ADDIN CSL_CITATION {"citationItems":[{"id":"ITEM-1","itemData":{"DOI":"10.32670/coopetition.v10i1.25","ISSN":"2086-4620","abstract":"Development of information technology is developing very faster now influencing the community in supporting various business activities both large and small to be known globally. The most obvious impact is not only being known but also increasing the volume of sales and profits. Digital Marketing is one of the very large marketing media that has an influence. By using digital marketing in this case is social media, sculpture carvings from Cipacing Bandung market the results of home industry in the form of handicrafts from a piece of unused wood carved into a unique sculpture. Initially this activity was only as a free time, but at this time it became the main activity as an increase in economic turnover in the household. Formerly the sales activities of these industrial products were conventional and traditional, they make products only on order. But after getting to know about the existence of some social cipacing residents, they have started to receive a lot of orders, so the sales volume is increasing faster compared to when selling with the old way. Digital marketing is seen as the best media as the most effective and efficient promotional tool and able to increase sales volume significantly.","author":[{"dropping-particle":"","family":"Ratna Gumilang","given":"Risa","non-dropping-particle":"","parse-names":false,"suffix":""}],"container-title":"Coopetition : Jurnal Ilmiah Manajemen","id":"ITEM-1","issue":"1","issued":{"date-parts":[["2019"]]},"page":"9-14","title":"Implementasi Digital Marketing Terhadap Peningkatan Penjualan Hasil Home Industri","type":"article-journal","volume":"10"},"uris":["http://www.mendeley.com/documents/?uuid=7f296db1-b679-4eca-9b6c-25da3e2ba504"]}],"mendeley":{"formattedCitation":"(Ratna Gumilang, 2019)","plainTextFormattedCitation":"(Ratna Gumilang, 2019)","previouslyFormattedCitation":"(Ratna Gumilang, 2019)"},"properties":{"noteIndex":0},"schema":"https://github.com/citation-style-language/schema/raw/master/csl-citation.json"}</w:instrText>
      </w:r>
      <w:r w:rsidR="00AC6639">
        <w:fldChar w:fldCharType="separate"/>
      </w:r>
      <w:r w:rsidR="00AC6639" w:rsidRPr="00AC6639">
        <w:rPr>
          <w:noProof/>
        </w:rPr>
        <w:t>(Ratna Gumilang, 2019)</w:t>
      </w:r>
      <w:r w:rsidR="00AC6639">
        <w:fldChar w:fldCharType="end"/>
      </w:r>
      <w:r>
        <w:t xml:space="preserve">. </w:t>
      </w:r>
      <w:r w:rsidRPr="00A969C9">
        <w:t>Strategi digital marketing ini lebih prospektif karena memungkinkan para calon pelanggan potensial untuk memperoleh segala macam informasi mengenai produk dan bertransaksi melalui internet</w:t>
      </w:r>
      <w:r>
        <w:t xml:space="preserve"> </w:t>
      </w:r>
      <w:r w:rsidR="00AC6639">
        <w:fldChar w:fldCharType="begin" w:fldLock="1"/>
      </w:r>
      <w:r w:rsidR="00AC6639">
        <w:instrText>ADDIN CSL_CITATION {"citationItems":[{"id":"ITEM-1","itemData":{"DOI":"10.30872/jkin.v19i1.10207","ISSN":"1907-3011","abstract":"Digital marketing adalah kegiatan promosi dan pencarian pasar melalui media digital secara online dengan memanfaatkan berbagai sarana misalnya jejaring sosial. Dunia maya kini tak lagi hanya mampu menghubungkan orang dengan perangkat, namun juga orang dengan orang lain di seluruh penjuru dunia. Keberadaan UMKM diharapkan mampu memacu perekonomian di tengah perlambatan ekonomi yang terjadi saat ini. Pemanfaatan konsep pemasaran berbasis teknologi digital (digital marketing) memberikan harapan bagi UMKM untuk berkembang menjadi pusat kekuatan ekonomi. Pelaku UMKM mengkolaborasikan media promosi dan media distribusi berbasis digital untuk mendapatkan laba sebesar-besarnya. Saat ini, hampir seluruh usaha UMKM atau bahkan usaha restoran dan makanan cepat saji menggunakan media promosi dan media distribusi berbasis digital marketing. Beberapa usaha yang cenderung ingin bertahan dalam kehidupan offline justru perlahan mengalami kemunduran. Jenis usaha makanan dan minuman menjadi usaha UMKM yang paling banyak digeluti oleh pelaku UMKM dan bermanfaat untuk pengurangan angka pengangguran di Kota Makassar meskipun berasal dari sector informal yang masih belum tercatat di Badan Pusat Statistik. Walaupun masih berada pada kondisi pandemi covid-19, sector UMKM terus berusaha tetap bertahan dengan melakukan berbagai cara baik itu peningkatan promosi maupun pemberian diskon pembelian.","author":[{"dropping-particle":"","family":"Syukri","given":"Adya Utami","non-dropping-particle":"","parse-names":false,"suffix":""},{"dropping-particle":"","family":"Sunrawali","given":"Andi Nonong","non-dropping-particle":"","parse-names":false,"suffix":""}],"container-title":"Kinerja","id":"ITEM-1","issue":"1","issued":{"date-parts":[["2022"]]},"page":"170-182","title":"Digital marketing dalam pengembangan usaha mikro, kecil, dan menengah","type":"article-journal","volume":"19"},"uris":["http://www.mendeley.com/documents/?uuid=ec8ffaf2-4ee2-482d-8496-dab9bd64902b"]}],"mendeley":{"formattedCitation":"(Syukri &amp; Sunrawali, 2022)","plainTextFormattedCitation":"(Syukri &amp; Sunrawali, 2022)","previouslyFormattedCitation":"(Syukri &amp; Sunrawali, 2022)"},"properties":{"noteIndex":0},"schema":"https://github.com/citation-style-language/schema/raw/master/csl-citation.json"}</w:instrText>
      </w:r>
      <w:r w:rsidR="00AC6639">
        <w:fldChar w:fldCharType="separate"/>
      </w:r>
      <w:r w:rsidR="00AC6639" w:rsidRPr="00AC6639">
        <w:rPr>
          <w:noProof/>
        </w:rPr>
        <w:t>(Syukri &amp; Sunrawali, 2022)</w:t>
      </w:r>
      <w:r w:rsidR="00AC6639">
        <w:fldChar w:fldCharType="end"/>
      </w:r>
      <w:r>
        <w:t xml:space="preserve">. </w:t>
      </w:r>
      <w:r w:rsidRPr="00A969C9">
        <w:t>Di indonesia sumber penghidupan amat bergantung pada sector UMKM</w:t>
      </w:r>
      <w:r>
        <w:t xml:space="preserve"> </w:t>
      </w:r>
      <w:r w:rsidR="00AC6639">
        <w:fldChar w:fldCharType="begin" w:fldLock="1"/>
      </w:r>
      <w:r w:rsidR="00AC6639">
        <w:instrText>ADDIN CSL_CITATION {"citationItems":[{"id":"ITEM-1","itemData":{"ISSN":"2085-8469","abstract":"Movement of SME sector so important to create growth and jobs opportunity. SMEs is quite flexible and can easily adapt to the tides and the direction of the market demand. They also create jobs opportunity faster than other sectors, and they are also quite diversified and provide an important contribution in the export and trade. Therefore SMEs is an important aspect in the development of a competitive economy. The existence of a wide variety of definitions of SMEs in the determination of the above brings strategic consequences. Definition of a consensus on the SME entities as the basis of policy formulation that will be taken, so that at least, there are two clear definition of SMEs, namely the first, two settings for administrative purposes; and second, the goal for coaching","author":[{"dropping-particle":"","family":"Hapsari","given":"Ira","non-dropping-particle":"","parse-names":false,"suffix":""}],"container-title":"Permana","id":"ITEM-1","issue":"2","issued":{"date-parts":[["2014"]]},"page":"43-47","title":"Identifikasi Berbagai Permasalahan Yang Dihadapi Oleh Ukm Dan Peninjauan Kembali Regulasi Ukm Sebagai Langkah Awal Revitalisasi Ukm","type":"article-journal","volume":"5"},"uris":["http://www.mendeley.com/documents/?uuid=44e7b663-4587-4da9-a32e-d27936251333"]}],"mendeley":{"formattedCitation":"(Hapsari, 2014)","plainTextFormattedCitation":"(Hapsari, 2014)","previouslyFormattedCitation":"(Hapsari, 2014)"},"properties":{"noteIndex":0},"schema":"https://github.com/citation-style-language/schema/raw/master/csl-citation.json"}</w:instrText>
      </w:r>
      <w:r w:rsidR="00AC6639">
        <w:fldChar w:fldCharType="separate"/>
      </w:r>
      <w:r w:rsidR="00AC6639" w:rsidRPr="00AC6639">
        <w:rPr>
          <w:noProof/>
        </w:rPr>
        <w:t>(Hapsari, 2014)</w:t>
      </w:r>
      <w:r w:rsidR="00AC6639">
        <w:fldChar w:fldCharType="end"/>
      </w:r>
      <w:r w:rsidR="00AC6639">
        <w:fldChar w:fldCharType="begin" w:fldLock="1"/>
      </w:r>
      <w:r w:rsidR="00BA6BEB">
        <w:instrText>ADDIN CSL_CITATION {"citationItems":[{"id":"ITEM-1","itemData":{"DOI":"10.46807/aspirasi.v8i1.1257","ISSN":"2086-6305","abstract":"Indonesia has enormous potential to become a country with large-scale economies in the world. Indonesia has potential natural resources, human resources, macroeconomic stability, and a conducive investment climate. Nevertheless, Indonesia still faces considerable social problems such as poverty and unemployment. This article seeks to describe the effort to overcome these social problems through empowerment of small medium enterprises (SMEs) development. This research method using a qualitative approach with descriptive analysis. SMEs play an important role in the Indonesian economy, especially in the formation of the Gross Domestic Product (GDP) and employment. SMEs is one of the economic sectors that can survive the economic crisis. The development of SMEs can take advantage of development in information technology through equal-commerce and social media. The government also needs to improve the infrastructure to speed up internet access throughout Indonesia. The growth of delivery service companies will also help SMEs in terms of product distribution. The increasing number of SMEs also needs to be supported by the entrepreneurial spirit of society. This entrepreneurial spirit can be built through an integrated education curriculum from basic education to universities. In addition, the development of vocational education with a strengthened entrepreneurship education can create new entrepreneurs who have competence and competitiveness Indonesia sangat potensial untuk menjadi suatu negara dengan ekonomi skala besar di dunia. Hal ini karena Indonesia memiliki sumber daya alam, sumberdaya manusia, stabilitas makroekonomi, dan iklim investasi yang kondusif. Namun demikian, Indonesia masih menghadapi permasalahan sosial yang serius yaitu kemiskinan dan pengangguran. Tulisan ini berupaya menguraikan upaya penanggulangan masalah sosial tersebut melalui pemberdayaan, khususnya melalui peningkatan usaha mikro, kecil, dan menengah (UMKM). Metode penelitian ini menggunakan pendekatan kualitatif dengan analisa yang bersifat deskriptif. UMKM berperan penting dalam perekonomian Indonesia, khususnya dalam pembentukan Produk Domestik Bruto (PDB) dan penyerapan tenaga kerja. UMKM merupakan salah satu sektor ekonomi yang mampu bertahan dalam goncangan krisis ekonomi. Pengembangan UMKM saat ini dapat memanfaatkan kemajuan teknologi informasi melalui e-commerce dan media sosial. Pemerintah perlu meningkatkan infrastruktur agar kecepatan akses internet merata di seluruh In…","author":[{"dropping-particle":"","family":"Permana","given":"Sony Hendra","non-dropping-particle":"","parse-names":false,"suffix":""}],"container-title":"Aspirasi: Jurnal Masalah-masalah Sosial","id":"ITEM-1","issue":"1","issued":{"date-parts":[["2017"]]},"page":"93-103","title":"Strategi Peningkatan Usaha Mikro, Kecil, dan Menengah (UMKM) di Indonesia","type":"article-journal","volume":"8"},"uris":["http://www.mendeley.com/documents/?uuid=5f67c1b2-1cdf-4e5b-ae98-1fb8b7d8700a"]}],"mendeley":{"formattedCitation":"(Permana, 2017)","plainTextFormattedCitation":"(Permana, 2017)","previouslyFormattedCitation":"(Permana, 2017)"},"properties":{"noteIndex":0},"schema":"https://github.com/citation-style-language/schema/raw/master/csl-citation.json"}</w:instrText>
      </w:r>
      <w:r w:rsidR="00AC6639">
        <w:fldChar w:fldCharType="separate"/>
      </w:r>
      <w:r w:rsidR="00AC6639" w:rsidRPr="00AC6639">
        <w:rPr>
          <w:noProof/>
        </w:rPr>
        <w:t>(Permana, 2017)</w:t>
      </w:r>
      <w:r w:rsidR="00AC6639">
        <w:fldChar w:fldCharType="end"/>
      </w:r>
      <w:r>
        <w:t xml:space="preserve">. </w:t>
      </w:r>
    </w:p>
    <w:p w14:paraId="461C1AFE" w14:textId="533B1824" w:rsidR="00431BCC" w:rsidRPr="002E36A8" w:rsidRDefault="00A969C9" w:rsidP="00202813">
      <w:pPr>
        <w:widowControl w:val="0"/>
        <w:ind w:firstLine="709"/>
        <w:jc w:val="both"/>
      </w:pPr>
      <w:r w:rsidRPr="00A969C9">
        <w:t>Salah satu pegiat UMKM di kabupaten Asahan yang dikelola oleh Bapak Maulana Dwi Sena merupakan salah satu usaha kuliner terletak di JL. Budi Utomo Lingkungan IV Nomor 293 Kelurahan Mutiara Kecamatan Kisaran Timur, Kabupaten Asahan, Provinsi Sumatera Utara. Warung Wawa merupakan nama usaha kuliner UMKM yang masih mempertahankan usahanya, Contohnya usaha Catering, Menerima pesanan hajatan dan lainnya. Berawal dari usaha kuliner kecil-kecilan dengan jumlah pelanggan yang cukup sedikit. Warung Wawa mulai berproduksi pada tahun 2014, Kata Wawa diambil dari nama anak pemilik warung yaitu Bapak Maulana Dwi Sena. Pada saat itu belum sama sekali memiliki karyawan</w:t>
      </w:r>
      <w:r w:rsidR="00431BCC" w:rsidRPr="002E36A8">
        <w:rPr>
          <w:lang w:val="id-ID"/>
        </w:rPr>
        <w:t>.</w:t>
      </w:r>
    </w:p>
    <w:p w14:paraId="3B86221B" w14:textId="6A0FDDFF" w:rsidR="000D11BE" w:rsidRDefault="00A969C9" w:rsidP="00070849">
      <w:pPr>
        <w:ind w:firstLine="709"/>
        <w:jc w:val="both"/>
      </w:pPr>
      <w:r>
        <w:rPr>
          <w:noProof/>
          <w14:ligatures w14:val="standardContextual"/>
        </w:rPr>
        <w:drawing>
          <wp:anchor distT="0" distB="0" distL="114300" distR="114300" simplePos="0" relativeHeight="251636736" behindDoc="0" locked="0" layoutInCell="1" allowOverlap="1" wp14:anchorId="02DF69A4" wp14:editId="77E5BCD8">
            <wp:simplePos x="0" y="0"/>
            <wp:positionH relativeFrom="column">
              <wp:posOffset>-18415</wp:posOffset>
            </wp:positionH>
            <wp:positionV relativeFrom="paragraph">
              <wp:posOffset>45720</wp:posOffset>
            </wp:positionV>
            <wp:extent cx="2381250" cy="1780540"/>
            <wp:effectExtent l="0" t="0" r="0" b="0"/>
            <wp:wrapNone/>
            <wp:docPr id="96538049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5380495" name=""/>
                    <pic:cNvPicPr/>
                  </pic:nvPicPr>
                  <pic:blipFill rotWithShape="1">
                    <a:blip r:embed="rId8" cstate="print">
                      <a:extLst>
                        <a:ext uri="{28A0092B-C50C-407E-A947-70E740481C1C}">
                          <a14:useLocalDpi xmlns:a14="http://schemas.microsoft.com/office/drawing/2010/main" val="0"/>
                        </a:ext>
                      </a:extLst>
                    </a:blip>
                    <a:srcRect l="26950" t="19714" r="27174" b="19015"/>
                    <a:stretch/>
                  </pic:blipFill>
                  <pic:spPr bwMode="auto">
                    <a:xfrm>
                      <a:off x="0" y="0"/>
                      <a:ext cx="2383166" cy="1781973"/>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3DF2A0D3" w14:textId="63AD3845" w:rsidR="00A969C9" w:rsidRDefault="00A969C9" w:rsidP="00070849">
      <w:pPr>
        <w:ind w:firstLine="709"/>
        <w:jc w:val="both"/>
      </w:pPr>
    </w:p>
    <w:p w14:paraId="37B40B93" w14:textId="7BD67CF4" w:rsidR="00A969C9" w:rsidRDefault="00A969C9" w:rsidP="00070849">
      <w:pPr>
        <w:ind w:firstLine="709"/>
        <w:jc w:val="both"/>
      </w:pPr>
    </w:p>
    <w:p w14:paraId="023055DD" w14:textId="478860AB" w:rsidR="00A969C9" w:rsidRDefault="00A969C9" w:rsidP="00070849">
      <w:pPr>
        <w:ind w:firstLine="709"/>
        <w:jc w:val="both"/>
      </w:pPr>
    </w:p>
    <w:p w14:paraId="17F366C0" w14:textId="6FB9A365" w:rsidR="00A969C9" w:rsidRDefault="00A969C9" w:rsidP="00070849">
      <w:pPr>
        <w:ind w:firstLine="709"/>
        <w:jc w:val="both"/>
      </w:pPr>
    </w:p>
    <w:p w14:paraId="3FBE5D1E" w14:textId="51DE6B4F" w:rsidR="00A969C9" w:rsidRDefault="00A969C9" w:rsidP="00070849">
      <w:pPr>
        <w:ind w:firstLine="709"/>
        <w:jc w:val="both"/>
      </w:pPr>
    </w:p>
    <w:p w14:paraId="7B5BBBB6" w14:textId="093D3194" w:rsidR="00A969C9" w:rsidRDefault="00A969C9" w:rsidP="00070849">
      <w:pPr>
        <w:ind w:firstLine="709"/>
        <w:jc w:val="both"/>
      </w:pPr>
    </w:p>
    <w:p w14:paraId="0BA3A301" w14:textId="36C5A284" w:rsidR="00A969C9" w:rsidRDefault="00A969C9" w:rsidP="00070849">
      <w:pPr>
        <w:ind w:firstLine="709"/>
        <w:jc w:val="both"/>
      </w:pPr>
    </w:p>
    <w:p w14:paraId="69FC15F4" w14:textId="3DC1524A" w:rsidR="00A969C9" w:rsidRDefault="00A969C9" w:rsidP="00070849">
      <w:pPr>
        <w:ind w:firstLine="709"/>
        <w:jc w:val="both"/>
      </w:pPr>
    </w:p>
    <w:p w14:paraId="3C7EC510" w14:textId="1F3F47A8" w:rsidR="00A969C9" w:rsidRDefault="00A969C9" w:rsidP="00070849">
      <w:pPr>
        <w:ind w:firstLine="709"/>
        <w:jc w:val="both"/>
      </w:pPr>
    </w:p>
    <w:p w14:paraId="5FE7CCF8" w14:textId="5AAF2ADF" w:rsidR="00A969C9" w:rsidRDefault="00A969C9" w:rsidP="00070849">
      <w:pPr>
        <w:ind w:firstLine="709"/>
        <w:jc w:val="both"/>
      </w:pPr>
    </w:p>
    <w:p w14:paraId="0D0C929E" w14:textId="3BCE37B9" w:rsidR="00A969C9" w:rsidRDefault="00A969C9" w:rsidP="00070849">
      <w:pPr>
        <w:ind w:firstLine="709"/>
        <w:jc w:val="both"/>
      </w:pPr>
      <w:r>
        <w:t>Gambar 1. Warung Wawa</w:t>
      </w:r>
    </w:p>
    <w:p w14:paraId="50924FF7" w14:textId="713C77B7" w:rsidR="00A969C9" w:rsidRDefault="00A969C9" w:rsidP="00070849">
      <w:pPr>
        <w:ind w:firstLine="709"/>
        <w:jc w:val="both"/>
      </w:pPr>
    </w:p>
    <w:p w14:paraId="28640569" w14:textId="63F220A3" w:rsidR="00A969C9" w:rsidRDefault="00A969C9" w:rsidP="00070849">
      <w:pPr>
        <w:ind w:firstLine="709"/>
        <w:jc w:val="both"/>
      </w:pPr>
      <w:r w:rsidRPr="00A969C9">
        <w:t>Dari semua usaha kuliner beliau, Hanya Catering yang cukup memperoleh perhatian khusus. Bisnis catering pada umumnya adalah bisnis lokal yang melayani hanya pasar lokal yang masih bisa dengan mudah dijangkau melalui angkatan darat</w:t>
      </w:r>
      <w:r>
        <w:t xml:space="preserve"> </w:t>
      </w:r>
      <w:r w:rsidR="00BA6BEB">
        <w:fldChar w:fldCharType="begin" w:fldLock="1"/>
      </w:r>
      <w:r w:rsidR="00BA6BEB">
        <w:instrText>ADDIN CSL_CITATION {"citationItems":[{"id":"ITEM-1","itemData":{"abstract":"Culinary business is increasingly attracting new business investors. This trend increases the competition in this industry as more and more competitors are entering culinary business. Innovations are needed to increase the competitiveness of a business in this industry. Anggun Catering is a new business venture that is planned to be launched, with a web-based technology innovation for managing its catering business. This means that the catering will implement marketing and sales using online means with a proper information system. This online culinary business will be used to handle the development of the catering business through online catering ordering, order management based on available schedules, food and catering equipment utilization management, raw materials order management, and reporting of performance for managerial decision makings. It is expected that this system can help improve the operation management of Anggun Catering.","author":[{"dropping-particle":"","family":"Rohmalia","given":"Putri Anggun","non-dropping-particle":"","parse-names":false,"suffix":""},{"dropping-particle":"","family":"Djajalaksana","given":"Yenni M.","non-dropping-particle":"","parse-names":false,"suffix":""}],"container-title":"Jurnal Sistem Informasi","id":"ITEM-1","issue":"April 2013","issued":{"date-parts":[["2013"]]},"page":"181-201","title":"Pengelolaan Bisnis Catering dengan Memanfaatkan Sistem Informasi Berbasis Web (Studi Kasus pada Anggun Catering) : View Article","type":"article-journal"},"uris":["http://www.mendeley.com/documents/?uuid=9a7673f5-dce5-4d1d-813a-d509ce29daf5"]}],"mendeley":{"formattedCitation":"(Rohmalia &amp; Djajalaksana, 2013)","plainTextFormattedCitation":"(Rohmalia &amp; Djajalaksana, 2013)","previouslyFormattedCitation":"(Rohmalia &amp; Djajalaksana, 2013)"},"properties":{"noteIndex":0},"schema":"https://github.com/citation-style-language/schema/raw/master/csl-citation.json"}</w:instrText>
      </w:r>
      <w:r w:rsidR="00BA6BEB">
        <w:fldChar w:fldCharType="separate"/>
      </w:r>
      <w:r w:rsidR="00BA6BEB" w:rsidRPr="00BA6BEB">
        <w:rPr>
          <w:noProof/>
        </w:rPr>
        <w:t>(Rohmalia &amp; Djajalaksana, 2013)</w:t>
      </w:r>
      <w:r w:rsidR="00BA6BEB">
        <w:fldChar w:fldCharType="end"/>
      </w:r>
      <w:r w:rsidR="00BA6BEB">
        <w:fldChar w:fldCharType="begin" w:fldLock="1"/>
      </w:r>
      <w:r w:rsidR="00BA6BEB">
        <w:instrText>ADDIN CSL_CITATION {"citationItems":[{"id":"ITEM-1","itemData":{"abstract":"… NO Jenis Analisis Sistem yang sedang berjalan Sistem usulan 1 Performance (Kinerja) Customer masih harus datang langsung untuk melakukan pemesanan secara manual … 2 Information (Informasi) Untuk mengetahui informasi secara detail , konsumen harus darang ke …","author":[{"dropping-particle":"","family":"Doni Septian","given":"Rizky","non-dropping-particle":"","parse-names":false,"suffix":""},{"dropping-particle":"","family":"Dores","given":"Ardiansyah","non-dropping-particle":"","parse-names":false,"suffix":""}],"container-title":"Juli","id":"ITEM-1","issued":{"date-parts":[["2020"]]},"page":"2655-7541","title":"Perancangan Jasa Catering Dengan Memanfaatkan Sistem Informasi Berbasis Website (Studi Kasus : Kebayoran Lama , Jakarta Selatan)","type":"article-journal","volume":"2"},"uris":["http://www.mendeley.com/documents/?uuid=bb02110b-e177-41cd-a9ba-9d58394c7553"]}],"mendeley":{"formattedCitation":"(Doni Septian &amp; Dores, 2020)","plainTextFormattedCitation":"(Doni Septian &amp; Dores, 2020)","previouslyFormattedCitation":"(Doni Septian &amp; Dores, 2020)"},"properties":{"noteIndex":0},"schema":"https://github.com/citation-style-language/schema/raw/master/csl-citation.json"}</w:instrText>
      </w:r>
      <w:r w:rsidR="00BA6BEB">
        <w:fldChar w:fldCharType="separate"/>
      </w:r>
      <w:r w:rsidR="00BA6BEB" w:rsidRPr="00BA6BEB">
        <w:rPr>
          <w:noProof/>
        </w:rPr>
        <w:t>(Doni Septian &amp; Dores, 2020)</w:t>
      </w:r>
      <w:r w:rsidR="00BA6BEB">
        <w:fldChar w:fldCharType="end"/>
      </w:r>
      <w:r w:rsidR="00BA6BEB">
        <w:fldChar w:fldCharType="begin" w:fldLock="1"/>
      </w:r>
      <w:r w:rsidR="00BA6BEB">
        <w:instrText>ADDIN CSL_CITATION {"citationItems":[{"id":"ITEM-1","itemData":{"abstract":"Information on Eating Tosuka still less known to the public especially those who frequently use the internet access and who want to do the catering booking online. Ordering information system is still manual so as to obtain the information society must come directly to Eating Tosuka. By utilizing internet technology information contained in Eating Tosuka can be obtained easily and can also be easier for buyers to make a reservation catering. Based on the analysis in this study the authors use the method of software development using SDLC while the tool is used in the form of ERD (Entity Relationship Diagram) and UML (United Modeling languange) while MySQL as the database server, Adobe Dreamweaver for PHP applications. With the application of this catering bookings can provide convenience to shoppers and improve services at Eating Tosuka.","author":[{"dropping-particle":"","family":"Fatmawati","given":"","non-dropping-particle":"","parse-names":false,"suffix":""}],"container-title":"Jurnal Teknik Komputer AMIK BSI","id":"ITEM-1","issue":"2","issued":{"date-parts":[["2016"]]},"page":"33-41","title":"Perancangan Sistem Informasi Pemesanan Katering Berbasis Web Pada Rumah Makan Tosuka Tangerang","type":"article-journal","volume":"II"},"uris":["http://www.mendeley.com/documents/?uuid=ef2c492b-a00d-48df-aaaf-41f54e7ce562"]}],"mendeley":{"formattedCitation":"(Fatmawati, 2016)","plainTextFormattedCitation":"(Fatmawati, 2016)","previouslyFormattedCitation":"(Fatmawati, 2016)"},"properties":{"noteIndex":0},"schema":"https://github.com/citation-style-language/schema/raw/master/csl-citation.json"}</w:instrText>
      </w:r>
      <w:r w:rsidR="00BA6BEB">
        <w:fldChar w:fldCharType="separate"/>
      </w:r>
      <w:r w:rsidR="00BA6BEB" w:rsidRPr="00BA6BEB">
        <w:rPr>
          <w:noProof/>
        </w:rPr>
        <w:t>(Fatmawati, 2016)</w:t>
      </w:r>
      <w:r w:rsidR="00BA6BEB">
        <w:fldChar w:fldCharType="end"/>
      </w:r>
      <w:r>
        <w:t xml:space="preserve">. </w:t>
      </w:r>
      <w:r w:rsidRPr="00A969C9">
        <w:t>Ditambah kurangnya media informasi berupa system sebagai media promosi. Dengan demikian, Banyak pelanggan catering mulai mengurungkan niat untuk melanjutkan cateringan, Bukan dikarenakan rasa ataupun harga yang mahal,  Akan tetapi disebabkan kurangnya informasi seperti request menu makanan, Harga catering dan melihat masa aktif pelanggan catering dan lainnya. Selain itu, Kurangnya strategi penjualan dalam penggunaan teknologi dalam pemberian informasi merupakan salah satu penyebab berkurangnya pelanggan catering. Hal ini menyebabkan menurunnya pendapatan pada usaha catering Warung Wawa, Satu persatu pelanggan mulai meninggalkan atau beralih ke alternatif lain, Hal ini disebabkan kurangnya informasi dan kreatifitas UMKM yang diberikan. Kunci kesuksesan memulai usaha adalah berani menjadikan mimpi kita menjadi ide bisnis yang nyata</w:t>
      </w:r>
      <w:r>
        <w:t xml:space="preserve"> </w:t>
      </w:r>
      <w:r w:rsidR="00BA6BEB">
        <w:fldChar w:fldCharType="begin" w:fldLock="1"/>
      </w:r>
      <w:r w:rsidR="00BA6BEB">
        <w:instrText>ADDIN CSL_CITATION {"citationItems":[{"id":"ITEM-1","itemData":{"ISSN":"2541-4488","abstract":"Penelitian ini dilakukan di Ibu Djoko Catering Jakarta yang beralamat di Jalan Raya Cilandak Kko No.41, RT.13/RW.5, Ragunan, Cilandak, Kota Jakarta Selatan, Daerah Khusus Ibukota Jakarta 12550. Tujuan dari penelitian ini adalah untuk mengetahui kepuasan pelanggan pada Ibu Djoko Catering dan untuk mengetahui faktor manakah yang paling dominan terhadap kepuasan pelanggan. Untuk mencapai tujuan tersebut dilakukan penelitian dengan menggunakan sampel yang berasal dari konsumen Ibu Djoko Catering yang berjumlah 50 orang dengan menggunakan metode pneelitian kualitatif, menggunakan purposive sampling dengan skala Likert sebagai skala pengukuran dan metode analisis statistik deskriptif. Hasil penelitian ini menunjukkan bahwa terdapat kepuasan pelanggan pada variabel kualitas produk dan kualitas pelayanan di Ibu Djoko Catering. Hal ini dibuktikan dengan jumlah bobot Puas sebanyak 378, Sangat Puas sebanyak 138, Cukup Puas sebanyak 288, Tidak Puas sebanyak 8 dan Sangat Tidak Puas sebanyak 2 poin. Rekomendasi yang dapat penulis gunakan adalah untuk lebih meningkatkan kepuasan pelanggan hendaknya pihak perusahaan dapat lebih meningkatkan kualitas pelayanan kepada pelanggan. Adanya pelayanan yang memuaskan , kemudahan, kecepatan pelayanan, keramahan, dan akan membuat konsumen merasa lebih puas. Untuk itu diharapkan Ibu Djoko Catering memperhatikan hal ini dengan baik.","author":[{"dropping-particle":"","family":"Wibowo","given":"F X Setiyo","non-dropping-particle":"","parse-names":false,"suffix":""},{"dropping-particle":"","family":"Bachtiart","given":"Yogi","non-dropping-particle":"","parse-names":false,"suffix":""}],"container-title":"Jurnal Sains Terapan Pariwisata","id":"ITEM-1","issue":"2","issued":{"date-parts":[["2018"]]},"page":"253-268","title":"Analisa Kepuasan Konsumen terhadap Produk Katering di Ibu Djoko Catering","type":"article-journal","volume":"3"},"uris":["http://www.mendeley.com/documents/?uuid=98b1ddac-7a28-421b-956d-af1b1fc2c354"]}],"mendeley":{"formattedCitation":"(Wibowo &amp; Bachtiart, 2018)","plainTextFormattedCitation":"(Wibowo &amp; Bachtiart, 2018)","previouslyFormattedCitation":"(Wibowo &amp; Bachtiart, 2018)"},"properties":{"noteIndex":0},"schema":"https://github.com/citation-style-language/schema/raw/master/csl-citation.json"}</w:instrText>
      </w:r>
      <w:r w:rsidR="00BA6BEB">
        <w:fldChar w:fldCharType="separate"/>
      </w:r>
      <w:r w:rsidR="00BA6BEB" w:rsidRPr="00BA6BEB">
        <w:rPr>
          <w:noProof/>
        </w:rPr>
        <w:t>(Wibowo &amp; Bachtiart, 2018)</w:t>
      </w:r>
      <w:r w:rsidR="00BA6BEB">
        <w:fldChar w:fldCharType="end"/>
      </w:r>
      <w:r w:rsidR="00BA6BEB">
        <w:fldChar w:fldCharType="begin" w:fldLock="1"/>
      </w:r>
      <w:r w:rsidR="00495FAF">
        <w:instrText>ADDIN CSL_CITATION {"citationItems":[{"id":"ITEM-1","itemData":{"DOI":"10.31962/jiitr.v1i2.22","abstract":"Ordering catering is an activity undertaken by customers to buy products in the form of food packages. In Cimahi Catering catering ordering process is done by customers by coming directly to the location or calling to Cimahi Catering. Based on interviews with the authors related parties, in the process of ordering catering there are some customers who complain about the order process is due to take time, energy and more costs. In the case of recording data ordering was deemed less effective because the data is still conventional. This is at risk of logging errors. As a solution of these problems the authors build an Application Ordering Catering Based Android Mobile to assist in the process of ordering catering by customers and the management of reservation data catering by the Cimahi Catering. Research methodology used is Extreme Programming method. In making this application the author uses android programming base and MySQL as the data storage. This application is made to efficiently time, effort and produce accurate information. The results of testing the built application has a performance that suits the needs of the user. Based on the results of User Acceptance Test get a positive response with 85% percentage. Keyword: Android, application, catering, mobile, ordering, uat","author":[{"dropping-particle":"","family":"Syani","given":"Mamay","non-dropping-particle":"","parse-names":false,"suffix":""},{"dropping-particle":"","family":"Werstantia","given":"Nindi","non-dropping-particle":"","parse-names":false,"suffix":""}],"container-title":"Jurnal Ilmiah Ilmu dan Teknologi Rekayasa","id":"ITEM-1","issue":"2","issued":{"date-parts":[["2020"]]},"title":"Perancangan Aplikasi Pemesanan Catering Berbasis Mobile Android","type":"article-journal","volume":"1"},"uris":["http://www.mendeley.com/documents/?uuid=7f86e41a-c30b-48a3-b4f5-a15deb46570a"]}],"mendeley":{"formattedCitation":"(Syani &amp; Werstantia, 2020)","plainTextFormattedCitation":"(Syani &amp; Werstantia, 2020)","previouslyFormattedCitation":"(Syani &amp; Werstantia, 2020)"},"properties":{"noteIndex":0},"schema":"https://github.com/citation-style-language/schema/raw/master/csl-citation.json"}</w:instrText>
      </w:r>
      <w:r w:rsidR="00BA6BEB">
        <w:fldChar w:fldCharType="separate"/>
      </w:r>
      <w:r w:rsidR="00BA6BEB" w:rsidRPr="00BA6BEB">
        <w:rPr>
          <w:noProof/>
        </w:rPr>
        <w:t>(Syani &amp; Werstantia, 2020)</w:t>
      </w:r>
      <w:r w:rsidR="00BA6BEB">
        <w:fldChar w:fldCharType="end"/>
      </w:r>
      <w:r>
        <w:t>.</w:t>
      </w:r>
    </w:p>
    <w:p w14:paraId="0476EEDE" w14:textId="7060F1B8" w:rsidR="001C7779" w:rsidRDefault="001C7779" w:rsidP="00070849">
      <w:pPr>
        <w:ind w:firstLine="709"/>
        <w:jc w:val="both"/>
      </w:pPr>
      <w:r w:rsidRPr="001C7779">
        <w:t>Informasi yang diperoleh dari pemilik usaha yaitu Bapak Maulana Dwi Sena selaku owner atau pemilik Warung Wawa terdapat beberapa permasalahan prioritas dalam menjalankan usaha beliau diantaranya :</w:t>
      </w:r>
    </w:p>
    <w:p w14:paraId="192B0536" w14:textId="77777777" w:rsidR="001C7779" w:rsidRDefault="001C7779" w:rsidP="001C7779">
      <w:pPr>
        <w:pStyle w:val="ListParagraph"/>
        <w:numPr>
          <w:ilvl w:val="0"/>
          <w:numId w:val="4"/>
        </w:numPr>
        <w:ind w:left="426"/>
        <w:jc w:val="both"/>
      </w:pPr>
      <w:r>
        <w:t>Dalam menjalankan usaha, Pemilik warung wawa mengalami penurunan pelanggan dikarenakan kurangnya kreatifitas dalam pemanfaatan digital. Hal ini menyebabkan berkurangnya pelanggan catering pada warung wawa.</w:t>
      </w:r>
    </w:p>
    <w:p w14:paraId="2273B126" w14:textId="77777777" w:rsidR="001C7779" w:rsidRDefault="001C7779" w:rsidP="001C7779">
      <w:pPr>
        <w:pStyle w:val="ListParagraph"/>
        <w:numPr>
          <w:ilvl w:val="0"/>
          <w:numId w:val="4"/>
        </w:numPr>
        <w:ind w:left="426"/>
        <w:jc w:val="both"/>
      </w:pPr>
      <w:r>
        <w:t>Pemilik warung wawa masih menggunakan aplikasi whatsapp dan facebook dalam memberikan informasi terhadap pelanggannya, Hal ini menyebabkan kurang lengkapnya fitur promosi pada pelanggan catering pada warung wawa.</w:t>
      </w:r>
    </w:p>
    <w:p w14:paraId="52260944" w14:textId="7196752C" w:rsidR="001C7779" w:rsidRDefault="001C7779" w:rsidP="001C7779">
      <w:pPr>
        <w:pStyle w:val="ListParagraph"/>
        <w:numPr>
          <w:ilvl w:val="0"/>
          <w:numId w:val="4"/>
        </w:numPr>
        <w:ind w:left="426"/>
        <w:jc w:val="both"/>
      </w:pPr>
      <w:r>
        <w:t>Kurangnya penerapan serta pemanfaatan teknologi dalam memberikan informasi kepada pelanggan catering warung wawa dengan baik.</w:t>
      </w:r>
    </w:p>
    <w:p w14:paraId="699241EA" w14:textId="2ABA63AF" w:rsidR="001C7779" w:rsidRDefault="001C7779" w:rsidP="00495FAF">
      <w:pPr>
        <w:ind w:firstLine="720"/>
        <w:jc w:val="both"/>
      </w:pPr>
      <w:r w:rsidRPr="001C7779">
        <w:t>Dampak yang terjadi terhadap usaha warung wawa selama ini mengalami siklus promosi yang monoton dan kurangnya kreatifitas dalam memberikan informasi dengan memanfaatkan digital marketing. Mempengaruhi minat pelanggan catering untuk beralih ataupun mencari alternatif lain.</w:t>
      </w:r>
    </w:p>
    <w:p w14:paraId="179AC88D" w14:textId="2669792F" w:rsidR="00604B1D" w:rsidRDefault="00604B1D" w:rsidP="001C7779">
      <w:pPr>
        <w:ind w:firstLine="294"/>
        <w:jc w:val="both"/>
      </w:pPr>
      <w:r>
        <w:tab/>
      </w:r>
      <w:r w:rsidRPr="00604B1D">
        <w:t>Berdasarkan permasalahan yang telah diperoleh pada pemilik dalam menjalankan usaha catering warung wawa, dapat disimpulkan beberapa solusi alternatif diantaranya sebagai berikut:</w:t>
      </w:r>
    </w:p>
    <w:p w14:paraId="491EED49" w14:textId="0856FF3A" w:rsidR="00604B1D" w:rsidRDefault="00604B1D" w:rsidP="00604B1D">
      <w:pPr>
        <w:pStyle w:val="ListParagraph"/>
        <w:numPr>
          <w:ilvl w:val="0"/>
          <w:numId w:val="5"/>
        </w:numPr>
        <w:ind w:left="426" w:hanging="426"/>
        <w:jc w:val="both"/>
      </w:pPr>
      <w:r>
        <w:t>Menerapkan teknologi digital dengan membuat website sistem informasi catering warung wawa dan dapat diakses dimana saja tanpa harus datang ke warung wawa.</w:t>
      </w:r>
    </w:p>
    <w:p w14:paraId="4281EA1A" w14:textId="2684AACC" w:rsidR="00604B1D" w:rsidRDefault="00604B1D" w:rsidP="00604B1D">
      <w:pPr>
        <w:pStyle w:val="ListParagraph"/>
        <w:numPr>
          <w:ilvl w:val="0"/>
          <w:numId w:val="5"/>
        </w:numPr>
        <w:ind w:left="426" w:hanging="426"/>
        <w:jc w:val="both"/>
      </w:pPr>
      <w:r>
        <w:t>Informasi website catering meliputi daftar menu, request menu, daftar pelanggan serta harga.</w:t>
      </w:r>
    </w:p>
    <w:p w14:paraId="0CFEC675" w14:textId="0AF65460" w:rsidR="00604B1D" w:rsidRDefault="00604B1D" w:rsidP="00604B1D">
      <w:pPr>
        <w:pStyle w:val="ListParagraph"/>
        <w:numPr>
          <w:ilvl w:val="0"/>
          <w:numId w:val="5"/>
        </w:numPr>
        <w:ind w:left="426" w:hanging="426"/>
        <w:jc w:val="both"/>
      </w:pPr>
      <w:r>
        <w:t>Penerapan teknologi informasi dengan memanfaatkan website dapat mempermudah dan memberikan informasi secara detail dan terjangkau terhadap pelanggan.</w:t>
      </w:r>
    </w:p>
    <w:p w14:paraId="15D13455" w14:textId="0667EA4B" w:rsidR="00604B1D" w:rsidRPr="002E36A8" w:rsidRDefault="00604B1D" w:rsidP="00604B1D">
      <w:pPr>
        <w:pStyle w:val="ListParagraph"/>
        <w:numPr>
          <w:ilvl w:val="0"/>
          <w:numId w:val="5"/>
        </w:numPr>
        <w:ind w:left="426" w:hanging="426"/>
        <w:jc w:val="both"/>
      </w:pPr>
      <w:r>
        <w:t>Memberikan kemudahan terhadap pemilik warung wawa dalam meberikan informasi catering dalam memberikan informasi dengan menggunakan teknologi digital website.</w:t>
      </w:r>
    </w:p>
    <w:p w14:paraId="23D73AB4" w14:textId="77777777" w:rsidR="00431BCC" w:rsidRPr="002E36A8" w:rsidRDefault="00431BCC" w:rsidP="00070849">
      <w:pPr>
        <w:ind w:firstLine="709"/>
        <w:jc w:val="both"/>
      </w:pPr>
    </w:p>
    <w:p w14:paraId="12F3DD84" w14:textId="77777777" w:rsidR="00D56051" w:rsidRPr="002E36A8" w:rsidRDefault="00620D8E" w:rsidP="00D56051">
      <w:pPr>
        <w:jc w:val="both"/>
        <w:rPr>
          <w:b/>
          <w:lang w:val="id-ID"/>
        </w:rPr>
      </w:pPr>
      <w:r w:rsidRPr="002E36A8">
        <w:rPr>
          <w:b/>
        </w:rPr>
        <w:t>METOD</w:t>
      </w:r>
      <w:r w:rsidR="00533B85" w:rsidRPr="002E36A8">
        <w:rPr>
          <w:b/>
          <w:lang w:val="id-ID"/>
        </w:rPr>
        <w:t>E</w:t>
      </w:r>
    </w:p>
    <w:p w14:paraId="3085C76D" w14:textId="77777777" w:rsidR="00D56051" w:rsidRPr="002E36A8" w:rsidRDefault="00D56051" w:rsidP="00D56051">
      <w:pPr>
        <w:jc w:val="both"/>
        <w:rPr>
          <w:b/>
        </w:rPr>
      </w:pPr>
    </w:p>
    <w:p w14:paraId="0A9E9A3A" w14:textId="3A053809" w:rsidR="00A142B8" w:rsidRDefault="001408B1" w:rsidP="00D56051">
      <w:pPr>
        <w:jc w:val="both"/>
        <w:rPr>
          <w:bCs/>
        </w:rPr>
      </w:pPr>
      <w:r>
        <w:rPr>
          <w:b/>
        </w:rPr>
        <w:tab/>
      </w:r>
      <w:r w:rsidRPr="001408B1">
        <w:rPr>
          <w:bCs/>
        </w:rPr>
        <w:t>Berdasarkan permasalahan yang diperoleh dari mitra dalam menjalankan usaha catering, Oleh Sebab itu tahapan-tahapan yang disusun atau langkah selanjutnya dengan memberikan solusi terhadap mitra diantaranya sebagai berikut:</w:t>
      </w:r>
    </w:p>
    <w:p w14:paraId="7543826A" w14:textId="19DC042B" w:rsidR="001E16CF" w:rsidRDefault="001E16CF" w:rsidP="001E16CF">
      <w:pPr>
        <w:pStyle w:val="ListParagraph"/>
        <w:numPr>
          <w:ilvl w:val="0"/>
          <w:numId w:val="8"/>
        </w:numPr>
        <w:ind w:left="567" w:hanging="567"/>
        <w:jc w:val="both"/>
        <w:rPr>
          <w:bCs/>
        </w:rPr>
      </w:pPr>
      <w:r>
        <w:rPr>
          <w:bCs/>
        </w:rPr>
        <w:t>Mengidentifikasi Permasalahan mitra dengan memberikan tindakan terhadap identifikasi permasalahan dasar, tahapan promosi dan media yang digunakan, Dengan memberikan solusi dengan memanfaatkan media lain seperti website dalam promosi caering digital.</w:t>
      </w:r>
    </w:p>
    <w:p w14:paraId="289897C0" w14:textId="1B1E1912" w:rsidR="001E16CF" w:rsidRDefault="001E16CF" w:rsidP="001E16CF">
      <w:pPr>
        <w:pStyle w:val="ListParagraph"/>
        <w:numPr>
          <w:ilvl w:val="0"/>
          <w:numId w:val="8"/>
        </w:numPr>
        <w:ind w:left="567" w:hanging="567"/>
        <w:jc w:val="both"/>
        <w:rPr>
          <w:bCs/>
        </w:rPr>
      </w:pPr>
      <w:r>
        <w:rPr>
          <w:bCs/>
        </w:rPr>
        <w:t xml:space="preserve">Melaksanakan Kegiatan seperti Sosialisasi  dengan penyampaian ilmu dasar digital marketing, promosi, referensi, evaluasi kegiatan serta penganalan system, maintenance system, simulasi serta uji coba system. </w:t>
      </w:r>
    </w:p>
    <w:p w14:paraId="6CB48700" w14:textId="10DCAF84" w:rsidR="001E16CF" w:rsidRDefault="001E16CF" w:rsidP="001E16CF">
      <w:pPr>
        <w:pStyle w:val="ListParagraph"/>
        <w:numPr>
          <w:ilvl w:val="0"/>
          <w:numId w:val="8"/>
        </w:numPr>
        <w:ind w:left="567" w:hanging="567"/>
        <w:jc w:val="both"/>
        <w:rPr>
          <w:bCs/>
        </w:rPr>
      </w:pPr>
      <w:r>
        <w:rPr>
          <w:bCs/>
        </w:rPr>
        <w:t>Implementasi system catering digital warung wawa yang dapat diakses secara onlne.</w:t>
      </w:r>
    </w:p>
    <w:p w14:paraId="7D461F49" w14:textId="3365BDB7" w:rsidR="001E16CF" w:rsidRDefault="001E16CF" w:rsidP="001E16CF">
      <w:pPr>
        <w:pStyle w:val="ListParagraph"/>
        <w:numPr>
          <w:ilvl w:val="0"/>
          <w:numId w:val="8"/>
        </w:numPr>
        <w:ind w:left="567" w:hanging="567"/>
        <w:jc w:val="both"/>
        <w:rPr>
          <w:bCs/>
        </w:rPr>
      </w:pPr>
      <w:r>
        <w:rPr>
          <w:bCs/>
        </w:rPr>
        <w:t>Evaluasi awal terhadap kegiatan yang sudah berlangsung, item yang harus diperbaiki atau diperbaharui baik system website maupun media promosi.</w:t>
      </w:r>
    </w:p>
    <w:p w14:paraId="305D3A1A" w14:textId="3308EE7E" w:rsidR="001E16CF" w:rsidRPr="001E16CF" w:rsidRDefault="001E16CF" w:rsidP="001E16CF">
      <w:pPr>
        <w:ind w:firstLine="720"/>
        <w:jc w:val="both"/>
        <w:rPr>
          <w:bCs/>
        </w:rPr>
      </w:pPr>
      <w:r w:rsidRPr="001E16CF">
        <w:rPr>
          <w:bCs/>
        </w:rPr>
        <w:t>Metode lain dengan mitra juga tak luput dari kegiatan-kegiatan melalui proses pengarahan serta mendampingi mitra dalam pembuatan system website catering digital.</w:t>
      </w:r>
      <w:r>
        <w:rPr>
          <w:bCs/>
        </w:rPr>
        <w:t xml:space="preserve"> </w:t>
      </w:r>
      <w:r w:rsidRPr="001E16CF">
        <w:rPr>
          <w:bCs/>
        </w:rPr>
        <w:t>Partisipasi mitra terhadap setiap kegiatan cukup antusias dan minat ingin mengembangkan ataupun memanfaaatkan teknologi digital cukup digemari walaupun dibarengi dengan kesibukan lain. Harapan mitra dalam proses kegiatan ini terus berlanjut dan harapannya pihak UMKM lainnya juga bisa bergabung dan memanfaatkan teknologi digital dalam menjalankan usahanya.</w:t>
      </w:r>
      <w:r>
        <w:rPr>
          <w:bCs/>
        </w:rPr>
        <w:t xml:space="preserve"> </w:t>
      </w:r>
      <w:r w:rsidRPr="001E16CF">
        <w:rPr>
          <w:bCs/>
        </w:rPr>
        <w:t>Evaluasi terhadap kegiatan tak luput dari pengawasan, baik itu evaluasi dalam menjalankan usaha yang akan dijalankan dengan memanfaatkan website cataering digital, serta evaluasi system dalam</w:t>
      </w:r>
      <w:r>
        <w:rPr>
          <w:bCs/>
        </w:rPr>
        <w:t xml:space="preserve"> </w:t>
      </w:r>
      <w:r w:rsidRPr="001E16CF">
        <w:rPr>
          <w:bCs/>
        </w:rPr>
        <w:t>memberikan informasi digital khususnya catering digital warung wawa.</w:t>
      </w:r>
    </w:p>
    <w:p w14:paraId="18E01219" w14:textId="0C17512C" w:rsidR="001E16CF" w:rsidRPr="001E16CF" w:rsidRDefault="001E16CF" w:rsidP="001E16CF">
      <w:pPr>
        <w:ind w:firstLine="720"/>
        <w:jc w:val="both"/>
        <w:rPr>
          <w:bCs/>
        </w:rPr>
      </w:pPr>
      <w:r w:rsidRPr="001E16CF">
        <w:rPr>
          <w:bCs/>
        </w:rPr>
        <w:t>Keberlanjutan tahapan ini kedepannya menjalin hubungan kerja sama dengan mitra dan jika perlu ada pegiat UMKM lainnya khususnya daerah kisaran yang bisa ikut ataupun menerapkan hal yang serupa dalam menerapkan IPTEK bagi masyarakat khsusnya UMKM.</w:t>
      </w:r>
    </w:p>
    <w:p w14:paraId="31EDD837" w14:textId="0AD6AB32" w:rsidR="000D6C4F" w:rsidRDefault="000D6C4F" w:rsidP="00D56051">
      <w:pPr>
        <w:jc w:val="both"/>
        <w:rPr>
          <w:noProof/>
        </w:rPr>
      </w:pPr>
    </w:p>
    <w:p w14:paraId="7134BED5" w14:textId="0C4C8708" w:rsidR="00D56051" w:rsidRPr="002E36A8" w:rsidRDefault="00D56051" w:rsidP="00D56051">
      <w:pPr>
        <w:jc w:val="both"/>
        <w:rPr>
          <w:b/>
          <w:lang w:val="id-ID"/>
        </w:rPr>
      </w:pPr>
      <w:r w:rsidRPr="002E36A8">
        <w:rPr>
          <w:b/>
        </w:rPr>
        <w:t>PEMBAHASAN</w:t>
      </w:r>
    </w:p>
    <w:p w14:paraId="0F89EBF7" w14:textId="78B23295" w:rsidR="00D56051" w:rsidRPr="002E36A8" w:rsidRDefault="00D56051" w:rsidP="00D56051">
      <w:pPr>
        <w:jc w:val="both"/>
        <w:rPr>
          <w:b/>
          <w:lang w:val="id-ID"/>
        </w:rPr>
      </w:pPr>
    </w:p>
    <w:p w14:paraId="3AC2E226" w14:textId="077F7FA9" w:rsidR="007356AC" w:rsidRDefault="00F03B3D" w:rsidP="007356AC">
      <w:pPr>
        <w:autoSpaceDE w:val="0"/>
        <w:autoSpaceDN w:val="0"/>
        <w:adjustRightInd w:val="0"/>
        <w:ind w:firstLine="709"/>
        <w:jc w:val="both"/>
      </w:pPr>
      <w:r>
        <w:t>Usaha catering warung warung wawa merupakan usaha kuliner yang dimiliki oleh Bapak Maulana dwi sena memiliki beberapa kendala dalam menjalankan usahanya selain kenaikan harga bahan pokok dan persaingan UMKM (Usaha Mikro, Kecil dan Menengah) ialah kurangnya penerapan teknologi digital dalam pemanfaatan website dalam mendorong teknologi informasi khususnya pemasaran</w:t>
      </w:r>
    </w:p>
    <w:p w14:paraId="7170623C" w14:textId="1652EEE3" w:rsidR="006B7375" w:rsidRDefault="000D6C4F" w:rsidP="007356AC">
      <w:pPr>
        <w:autoSpaceDE w:val="0"/>
        <w:autoSpaceDN w:val="0"/>
        <w:adjustRightInd w:val="0"/>
        <w:ind w:firstLine="709"/>
        <w:jc w:val="both"/>
        <w:rPr>
          <w:noProof/>
        </w:rPr>
      </w:pPr>
      <w:r>
        <w:rPr>
          <w:noProof/>
        </w:rPr>
        <w:drawing>
          <wp:anchor distT="0" distB="0" distL="114300" distR="114300" simplePos="0" relativeHeight="251623424" behindDoc="0" locked="0" layoutInCell="1" allowOverlap="1" wp14:anchorId="50DE4CB0" wp14:editId="74CD8A08">
            <wp:simplePos x="0" y="0"/>
            <wp:positionH relativeFrom="column">
              <wp:posOffset>-16822</wp:posOffset>
            </wp:positionH>
            <wp:positionV relativeFrom="paragraph">
              <wp:posOffset>51711</wp:posOffset>
            </wp:positionV>
            <wp:extent cx="2375686" cy="1233577"/>
            <wp:effectExtent l="0" t="0" r="5715" b="508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G20240906170120.jpg"/>
                    <pic:cNvPicPr/>
                  </pic:nvPicPr>
                  <pic:blipFill rotWithShape="1">
                    <a:blip r:embed="rId9" cstate="print">
                      <a:extLst>
                        <a:ext uri="{28A0092B-C50C-407E-A947-70E740481C1C}">
                          <a14:useLocalDpi xmlns:a14="http://schemas.microsoft.com/office/drawing/2010/main" val="0"/>
                        </a:ext>
                      </a:extLst>
                    </a:blip>
                    <a:srcRect b="20718"/>
                    <a:stretch/>
                  </pic:blipFill>
                  <pic:spPr bwMode="auto">
                    <a:xfrm>
                      <a:off x="0" y="0"/>
                      <a:ext cx="2389196" cy="1240592"/>
                    </a:xfrm>
                    <a:prstGeom prst="rect">
                      <a:avLst/>
                    </a:prstGeom>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p>
    <w:p w14:paraId="02B286BA" w14:textId="7ABF3BC9" w:rsidR="00F03B3D" w:rsidRDefault="00F03B3D" w:rsidP="007356AC">
      <w:pPr>
        <w:autoSpaceDE w:val="0"/>
        <w:autoSpaceDN w:val="0"/>
        <w:adjustRightInd w:val="0"/>
        <w:ind w:firstLine="709"/>
        <w:jc w:val="both"/>
      </w:pPr>
    </w:p>
    <w:p w14:paraId="66241F19" w14:textId="6FD0F2E0" w:rsidR="00F03B3D" w:rsidRDefault="00F03B3D" w:rsidP="007356AC">
      <w:pPr>
        <w:autoSpaceDE w:val="0"/>
        <w:autoSpaceDN w:val="0"/>
        <w:adjustRightInd w:val="0"/>
        <w:ind w:firstLine="709"/>
        <w:jc w:val="both"/>
      </w:pPr>
    </w:p>
    <w:p w14:paraId="673D04ED" w14:textId="392B6E59" w:rsidR="00F03B3D" w:rsidRDefault="00F03B3D" w:rsidP="007356AC">
      <w:pPr>
        <w:autoSpaceDE w:val="0"/>
        <w:autoSpaceDN w:val="0"/>
        <w:adjustRightInd w:val="0"/>
        <w:ind w:firstLine="709"/>
        <w:jc w:val="both"/>
      </w:pPr>
    </w:p>
    <w:p w14:paraId="452C9F28" w14:textId="4CE207CD" w:rsidR="00F03B3D" w:rsidRDefault="00F03B3D" w:rsidP="007356AC">
      <w:pPr>
        <w:autoSpaceDE w:val="0"/>
        <w:autoSpaceDN w:val="0"/>
        <w:adjustRightInd w:val="0"/>
        <w:ind w:firstLine="709"/>
        <w:jc w:val="both"/>
      </w:pPr>
    </w:p>
    <w:p w14:paraId="1CD75B0F" w14:textId="372CCED3" w:rsidR="00F03B3D" w:rsidRDefault="00F03B3D" w:rsidP="007356AC">
      <w:pPr>
        <w:autoSpaceDE w:val="0"/>
        <w:autoSpaceDN w:val="0"/>
        <w:adjustRightInd w:val="0"/>
        <w:ind w:firstLine="709"/>
        <w:jc w:val="both"/>
      </w:pPr>
    </w:p>
    <w:p w14:paraId="346D1D9E" w14:textId="716295CB" w:rsidR="00F03B3D" w:rsidRDefault="00F03B3D" w:rsidP="007356AC">
      <w:pPr>
        <w:autoSpaceDE w:val="0"/>
        <w:autoSpaceDN w:val="0"/>
        <w:adjustRightInd w:val="0"/>
        <w:ind w:firstLine="709"/>
        <w:jc w:val="both"/>
      </w:pPr>
    </w:p>
    <w:p w14:paraId="3D8B3091" w14:textId="1FD300D8" w:rsidR="00F03B3D" w:rsidRDefault="00F03B3D" w:rsidP="007356AC">
      <w:pPr>
        <w:autoSpaceDE w:val="0"/>
        <w:autoSpaceDN w:val="0"/>
        <w:adjustRightInd w:val="0"/>
        <w:ind w:firstLine="709"/>
        <w:jc w:val="both"/>
      </w:pPr>
    </w:p>
    <w:p w14:paraId="7A4CBEFA" w14:textId="1E7602B4" w:rsidR="006B7375" w:rsidRDefault="006B7375" w:rsidP="006B7375">
      <w:pPr>
        <w:jc w:val="center"/>
      </w:pPr>
      <w:r>
        <w:t xml:space="preserve">Gambar 2. Survei dan Observasi </w:t>
      </w:r>
      <w:r w:rsidR="0086724D">
        <w:t>M</w:t>
      </w:r>
      <w:r>
        <w:t>itra Warung Wawa</w:t>
      </w:r>
    </w:p>
    <w:p w14:paraId="19446408" w14:textId="40ACECDD" w:rsidR="000D6C4F" w:rsidRDefault="004A594B" w:rsidP="007356AC">
      <w:pPr>
        <w:autoSpaceDE w:val="0"/>
        <w:autoSpaceDN w:val="0"/>
        <w:adjustRightInd w:val="0"/>
        <w:ind w:firstLine="709"/>
        <w:jc w:val="both"/>
        <w:rPr>
          <w:noProof/>
        </w:rPr>
      </w:pPr>
      <w:r>
        <w:rPr>
          <w:noProof/>
        </w:rPr>
        <w:drawing>
          <wp:anchor distT="0" distB="0" distL="114300" distR="114300" simplePos="0" relativeHeight="251652096" behindDoc="0" locked="0" layoutInCell="1" allowOverlap="1" wp14:anchorId="2CF334B7" wp14:editId="7DBDA26A">
            <wp:simplePos x="0" y="0"/>
            <wp:positionH relativeFrom="column">
              <wp:posOffset>-8195</wp:posOffset>
            </wp:positionH>
            <wp:positionV relativeFrom="paragraph">
              <wp:posOffset>145164</wp:posOffset>
            </wp:positionV>
            <wp:extent cx="2374742" cy="1354348"/>
            <wp:effectExtent l="0" t="0" r="6985" b="0"/>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12.jpg"/>
                    <pic:cNvPicPr/>
                  </pic:nvPicPr>
                  <pic:blipFill rotWithShape="1">
                    <a:blip r:embed="rId10" cstate="print">
                      <a:extLst>
                        <a:ext uri="{28A0092B-C50C-407E-A947-70E740481C1C}">
                          <a14:useLocalDpi xmlns:a14="http://schemas.microsoft.com/office/drawing/2010/main" val="0"/>
                        </a:ext>
                      </a:extLst>
                    </a:blip>
                    <a:srcRect t="34991" b="31639"/>
                    <a:stretch/>
                  </pic:blipFill>
                  <pic:spPr bwMode="auto">
                    <a:xfrm>
                      <a:off x="0" y="0"/>
                      <a:ext cx="2380497" cy="135763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21390964" w14:textId="25EE43D4" w:rsidR="000D6C4F" w:rsidRDefault="000D6C4F" w:rsidP="007356AC">
      <w:pPr>
        <w:autoSpaceDE w:val="0"/>
        <w:autoSpaceDN w:val="0"/>
        <w:adjustRightInd w:val="0"/>
        <w:ind w:firstLine="709"/>
        <w:jc w:val="both"/>
        <w:rPr>
          <w:noProof/>
        </w:rPr>
      </w:pPr>
    </w:p>
    <w:p w14:paraId="01DBB66E" w14:textId="23D38512" w:rsidR="000D6C4F" w:rsidRDefault="000D6C4F" w:rsidP="007356AC">
      <w:pPr>
        <w:autoSpaceDE w:val="0"/>
        <w:autoSpaceDN w:val="0"/>
        <w:adjustRightInd w:val="0"/>
        <w:ind w:firstLine="709"/>
        <w:jc w:val="both"/>
        <w:rPr>
          <w:noProof/>
        </w:rPr>
      </w:pPr>
    </w:p>
    <w:p w14:paraId="053024AB" w14:textId="75C57224" w:rsidR="00F03B3D" w:rsidRDefault="00F03B3D" w:rsidP="007356AC">
      <w:pPr>
        <w:autoSpaceDE w:val="0"/>
        <w:autoSpaceDN w:val="0"/>
        <w:adjustRightInd w:val="0"/>
        <w:ind w:firstLine="709"/>
        <w:jc w:val="both"/>
      </w:pPr>
    </w:p>
    <w:p w14:paraId="39EAABB7" w14:textId="5727CA7B" w:rsidR="006B7375" w:rsidRDefault="006B7375" w:rsidP="007356AC">
      <w:pPr>
        <w:autoSpaceDE w:val="0"/>
        <w:autoSpaceDN w:val="0"/>
        <w:adjustRightInd w:val="0"/>
        <w:ind w:firstLine="709"/>
        <w:jc w:val="both"/>
      </w:pPr>
    </w:p>
    <w:p w14:paraId="3DFA765D" w14:textId="4C9B9FD5" w:rsidR="006B7375" w:rsidRDefault="006B7375" w:rsidP="007356AC">
      <w:pPr>
        <w:autoSpaceDE w:val="0"/>
        <w:autoSpaceDN w:val="0"/>
        <w:adjustRightInd w:val="0"/>
        <w:ind w:firstLine="709"/>
        <w:jc w:val="both"/>
      </w:pPr>
    </w:p>
    <w:p w14:paraId="094F8440" w14:textId="0E48CD5E" w:rsidR="006B7375" w:rsidRDefault="006B7375" w:rsidP="007356AC">
      <w:pPr>
        <w:autoSpaceDE w:val="0"/>
        <w:autoSpaceDN w:val="0"/>
        <w:adjustRightInd w:val="0"/>
        <w:ind w:firstLine="709"/>
        <w:jc w:val="both"/>
      </w:pPr>
    </w:p>
    <w:p w14:paraId="28E1423A" w14:textId="24A57146" w:rsidR="000D6C4F" w:rsidRDefault="000D6C4F" w:rsidP="000D6C4F">
      <w:pPr>
        <w:jc w:val="center"/>
      </w:pPr>
      <w:r>
        <w:t xml:space="preserve">Gambar </w:t>
      </w:r>
      <w:r w:rsidR="00061060">
        <w:t>3</w:t>
      </w:r>
      <w:r>
        <w:t xml:space="preserve">. Suasana </w:t>
      </w:r>
      <w:r w:rsidR="0086724D">
        <w:t>K</w:t>
      </w:r>
      <w:r>
        <w:t xml:space="preserve">egiatan </w:t>
      </w:r>
      <w:r w:rsidR="0086724D">
        <w:t>M</w:t>
      </w:r>
      <w:bookmarkStart w:id="1" w:name="_GoBack"/>
      <w:bookmarkEnd w:id="1"/>
      <w:r>
        <w:t>itra Warung Wawa</w:t>
      </w:r>
    </w:p>
    <w:p w14:paraId="254E846C" w14:textId="77777777" w:rsidR="00495FAF" w:rsidRDefault="00495FAF" w:rsidP="000D6C4F">
      <w:pPr>
        <w:jc w:val="center"/>
      </w:pPr>
    </w:p>
    <w:p w14:paraId="634368B1" w14:textId="71F6B056" w:rsidR="00F03B3D" w:rsidRDefault="000D6C4F" w:rsidP="007356AC">
      <w:pPr>
        <w:autoSpaceDE w:val="0"/>
        <w:autoSpaceDN w:val="0"/>
        <w:adjustRightInd w:val="0"/>
        <w:ind w:firstLine="709"/>
        <w:jc w:val="both"/>
      </w:pPr>
      <w:r>
        <w:t xml:space="preserve">Berdasarkan keluhan mitra yaitu kurangnya penerapan teknologi digital dalam menjalankan usaha mitra </w:t>
      </w:r>
      <w:r w:rsidR="000E17C3">
        <w:t xml:space="preserve">tersebut, Maka akan dirancang sebuah website untuk mempermudah mitra dalam mempromosikan usaha beliau dengan pemanfaatan teknologi digital, Adapun proses ataupun langkah-langkah yang dilakukan Tim sebagai berikut: </w:t>
      </w:r>
    </w:p>
    <w:p w14:paraId="0561D7EC" w14:textId="4E530104" w:rsidR="000E17C3" w:rsidRDefault="00061060" w:rsidP="00061060">
      <w:pPr>
        <w:pStyle w:val="ListParagraph"/>
        <w:numPr>
          <w:ilvl w:val="0"/>
          <w:numId w:val="9"/>
        </w:numPr>
        <w:autoSpaceDE w:val="0"/>
        <w:autoSpaceDN w:val="0"/>
        <w:adjustRightInd w:val="0"/>
        <w:ind w:left="284" w:hanging="284"/>
        <w:jc w:val="both"/>
      </w:pPr>
      <w:r>
        <w:t>Melaksanakan Forum Group Discussion (FGD) untuk membahas teknis dan perancangan website</w:t>
      </w:r>
    </w:p>
    <w:p w14:paraId="162385B0" w14:textId="796DD064" w:rsidR="00061060" w:rsidRDefault="00061060" w:rsidP="00061060">
      <w:pPr>
        <w:autoSpaceDE w:val="0"/>
        <w:autoSpaceDN w:val="0"/>
        <w:adjustRightInd w:val="0"/>
        <w:jc w:val="both"/>
      </w:pPr>
      <w:r>
        <w:rPr>
          <w:noProof/>
        </w:rPr>
        <w:drawing>
          <wp:anchor distT="0" distB="0" distL="114300" distR="114300" simplePos="0" relativeHeight="251620352" behindDoc="0" locked="0" layoutInCell="1" allowOverlap="1" wp14:anchorId="04E0966D" wp14:editId="7A3A5F48">
            <wp:simplePos x="0" y="0"/>
            <wp:positionH relativeFrom="column">
              <wp:posOffset>36039</wp:posOffset>
            </wp:positionH>
            <wp:positionV relativeFrom="paragraph">
              <wp:posOffset>6219</wp:posOffset>
            </wp:positionV>
            <wp:extent cx="2336165" cy="1656272"/>
            <wp:effectExtent l="0" t="0" r="6985" b="127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G20240814090854.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345080" cy="1662593"/>
                    </a:xfrm>
                    <a:prstGeom prst="rect">
                      <a:avLst/>
                    </a:prstGeom>
                  </pic:spPr>
                </pic:pic>
              </a:graphicData>
            </a:graphic>
            <wp14:sizeRelH relativeFrom="margin">
              <wp14:pctWidth>0</wp14:pctWidth>
            </wp14:sizeRelH>
            <wp14:sizeRelV relativeFrom="margin">
              <wp14:pctHeight>0</wp14:pctHeight>
            </wp14:sizeRelV>
          </wp:anchor>
        </w:drawing>
      </w:r>
    </w:p>
    <w:p w14:paraId="06F02B9A" w14:textId="55F9D80F" w:rsidR="00061060" w:rsidRDefault="00061060" w:rsidP="00061060">
      <w:pPr>
        <w:autoSpaceDE w:val="0"/>
        <w:autoSpaceDN w:val="0"/>
        <w:adjustRightInd w:val="0"/>
        <w:jc w:val="both"/>
      </w:pPr>
    </w:p>
    <w:p w14:paraId="1FC5DA16" w14:textId="655225EA" w:rsidR="00061060" w:rsidRDefault="00061060" w:rsidP="00061060">
      <w:pPr>
        <w:autoSpaceDE w:val="0"/>
        <w:autoSpaceDN w:val="0"/>
        <w:adjustRightInd w:val="0"/>
        <w:jc w:val="both"/>
      </w:pPr>
    </w:p>
    <w:p w14:paraId="7E0F0C5A" w14:textId="2259D348" w:rsidR="00061060" w:rsidRDefault="00061060" w:rsidP="00061060">
      <w:pPr>
        <w:autoSpaceDE w:val="0"/>
        <w:autoSpaceDN w:val="0"/>
        <w:adjustRightInd w:val="0"/>
        <w:jc w:val="both"/>
      </w:pPr>
    </w:p>
    <w:p w14:paraId="6B0B2AEC" w14:textId="68209B4C" w:rsidR="00061060" w:rsidRDefault="00061060" w:rsidP="00061060">
      <w:pPr>
        <w:autoSpaceDE w:val="0"/>
        <w:autoSpaceDN w:val="0"/>
        <w:adjustRightInd w:val="0"/>
        <w:jc w:val="both"/>
      </w:pPr>
    </w:p>
    <w:p w14:paraId="4998A909" w14:textId="0099938B" w:rsidR="00061060" w:rsidRDefault="00061060" w:rsidP="00061060">
      <w:pPr>
        <w:autoSpaceDE w:val="0"/>
        <w:autoSpaceDN w:val="0"/>
        <w:adjustRightInd w:val="0"/>
        <w:jc w:val="both"/>
      </w:pPr>
    </w:p>
    <w:p w14:paraId="1EBDE3BC" w14:textId="4D7EE43F" w:rsidR="00061060" w:rsidRDefault="00061060" w:rsidP="00061060">
      <w:pPr>
        <w:autoSpaceDE w:val="0"/>
        <w:autoSpaceDN w:val="0"/>
        <w:adjustRightInd w:val="0"/>
        <w:jc w:val="both"/>
      </w:pPr>
    </w:p>
    <w:p w14:paraId="3DE80348" w14:textId="08D2AC50" w:rsidR="00061060" w:rsidRDefault="00061060" w:rsidP="00061060">
      <w:pPr>
        <w:autoSpaceDE w:val="0"/>
        <w:autoSpaceDN w:val="0"/>
        <w:adjustRightInd w:val="0"/>
        <w:jc w:val="both"/>
      </w:pPr>
    </w:p>
    <w:p w14:paraId="152933A9" w14:textId="73ABE1DC" w:rsidR="00061060" w:rsidRDefault="00061060" w:rsidP="00061060">
      <w:pPr>
        <w:autoSpaceDE w:val="0"/>
        <w:autoSpaceDN w:val="0"/>
        <w:adjustRightInd w:val="0"/>
        <w:jc w:val="both"/>
      </w:pPr>
    </w:p>
    <w:p w14:paraId="3221B2D7" w14:textId="25816963" w:rsidR="00061060" w:rsidRDefault="00061060" w:rsidP="00061060">
      <w:pPr>
        <w:autoSpaceDE w:val="0"/>
        <w:autoSpaceDN w:val="0"/>
        <w:adjustRightInd w:val="0"/>
        <w:jc w:val="both"/>
      </w:pPr>
    </w:p>
    <w:p w14:paraId="1F823A27" w14:textId="43DE7318" w:rsidR="00F03B3D" w:rsidRDefault="00061060" w:rsidP="00061060">
      <w:pPr>
        <w:autoSpaceDE w:val="0"/>
        <w:autoSpaceDN w:val="0"/>
        <w:adjustRightInd w:val="0"/>
        <w:ind w:firstLine="709"/>
        <w:jc w:val="center"/>
      </w:pPr>
      <w:r>
        <w:t>Gambar 4. Forum Group Discussion</w:t>
      </w:r>
    </w:p>
    <w:p w14:paraId="5CF6CDAF" w14:textId="123467E3" w:rsidR="00F03B3D" w:rsidRDefault="00F03B3D" w:rsidP="007356AC">
      <w:pPr>
        <w:autoSpaceDE w:val="0"/>
        <w:autoSpaceDN w:val="0"/>
        <w:adjustRightInd w:val="0"/>
        <w:ind w:firstLine="709"/>
        <w:jc w:val="both"/>
      </w:pPr>
    </w:p>
    <w:p w14:paraId="1257D957" w14:textId="13414EC6" w:rsidR="001870B1" w:rsidRDefault="00B535D7" w:rsidP="001870B1">
      <w:pPr>
        <w:pStyle w:val="ListParagraph"/>
        <w:numPr>
          <w:ilvl w:val="0"/>
          <w:numId w:val="9"/>
        </w:numPr>
        <w:autoSpaceDE w:val="0"/>
        <w:autoSpaceDN w:val="0"/>
        <w:adjustRightInd w:val="0"/>
        <w:ind w:left="284" w:hanging="284"/>
        <w:jc w:val="both"/>
      </w:pPr>
      <w:r>
        <w:t>Pelaksanaan kegiatan workshop</w:t>
      </w:r>
    </w:p>
    <w:p w14:paraId="4641371E" w14:textId="5D58F43E" w:rsidR="001870B1" w:rsidRDefault="00B535D7" w:rsidP="007356AC">
      <w:pPr>
        <w:autoSpaceDE w:val="0"/>
        <w:autoSpaceDN w:val="0"/>
        <w:adjustRightInd w:val="0"/>
        <w:ind w:firstLine="709"/>
        <w:jc w:val="both"/>
      </w:pPr>
      <w:r>
        <w:rPr>
          <w:noProof/>
        </w:rPr>
        <w:drawing>
          <wp:anchor distT="0" distB="0" distL="114300" distR="114300" simplePos="0" relativeHeight="251642880" behindDoc="0" locked="0" layoutInCell="1" allowOverlap="1" wp14:anchorId="02507764" wp14:editId="399EBDA2">
            <wp:simplePos x="0" y="0"/>
            <wp:positionH relativeFrom="column">
              <wp:posOffset>10160</wp:posOffset>
            </wp:positionH>
            <wp:positionV relativeFrom="paragraph">
              <wp:posOffset>11742</wp:posOffset>
            </wp:positionV>
            <wp:extent cx="2362044" cy="1431906"/>
            <wp:effectExtent l="0" t="0" r="635" b="0"/>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MED04456.JP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408087" cy="1459818"/>
                    </a:xfrm>
                    <a:prstGeom prst="rect">
                      <a:avLst/>
                    </a:prstGeom>
                  </pic:spPr>
                </pic:pic>
              </a:graphicData>
            </a:graphic>
            <wp14:sizeRelH relativeFrom="margin">
              <wp14:pctWidth>0</wp14:pctWidth>
            </wp14:sizeRelH>
            <wp14:sizeRelV relativeFrom="margin">
              <wp14:pctHeight>0</wp14:pctHeight>
            </wp14:sizeRelV>
          </wp:anchor>
        </w:drawing>
      </w:r>
    </w:p>
    <w:p w14:paraId="5910A574" w14:textId="3F667A4F" w:rsidR="001870B1" w:rsidRDefault="001870B1" w:rsidP="007356AC">
      <w:pPr>
        <w:autoSpaceDE w:val="0"/>
        <w:autoSpaceDN w:val="0"/>
        <w:adjustRightInd w:val="0"/>
        <w:ind w:firstLine="709"/>
        <w:jc w:val="both"/>
      </w:pPr>
    </w:p>
    <w:p w14:paraId="48C63D55" w14:textId="44D24AB0" w:rsidR="001870B1" w:rsidRDefault="001870B1" w:rsidP="007356AC">
      <w:pPr>
        <w:autoSpaceDE w:val="0"/>
        <w:autoSpaceDN w:val="0"/>
        <w:adjustRightInd w:val="0"/>
        <w:ind w:firstLine="709"/>
        <w:jc w:val="both"/>
      </w:pPr>
    </w:p>
    <w:p w14:paraId="426F3B9E" w14:textId="404EFA6F" w:rsidR="001870B1" w:rsidRDefault="001870B1" w:rsidP="007356AC">
      <w:pPr>
        <w:autoSpaceDE w:val="0"/>
        <w:autoSpaceDN w:val="0"/>
        <w:adjustRightInd w:val="0"/>
        <w:ind w:firstLine="709"/>
        <w:jc w:val="both"/>
      </w:pPr>
    </w:p>
    <w:p w14:paraId="30EA4C97" w14:textId="0F952764" w:rsidR="001870B1" w:rsidRDefault="001870B1" w:rsidP="007356AC">
      <w:pPr>
        <w:autoSpaceDE w:val="0"/>
        <w:autoSpaceDN w:val="0"/>
        <w:adjustRightInd w:val="0"/>
        <w:ind w:firstLine="709"/>
        <w:jc w:val="both"/>
      </w:pPr>
    </w:p>
    <w:p w14:paraId="51103E25" w14:textId="076BBE61" w:rsidR="001870B1" w:rsidRDefault="001870B1" w:rsidP="007356AC">
      <w:pPr>
        <w:autoSpaceDE w:val="0"/>
        <w:autoSpaceDN w:val="0"/>
        <w:adjustRightInd w:val="0"/>
        <w:ind w:firstLine="709"/>
        <w:jc w:val="both"/>
      </w:pPr>
    </w:p>
    <w:p w14:paraId="720A1A3E" w14:textId="21F7377C" w:rsidR="001870B1" w:rsidRDefault="001870B1" w:rsidP="007356AC">
      <w:pPr>
        <w:autoSpaceDE w:val="0"/>
        <w:autoSpaceDN w:val="0"/>
        <w:adjustRightInd w:val="0"/>
        <w:ind w:firstLine="709"/>
        <w:jc w:val="both"/>
      </w:pPr>
    </w:p>
    <w:p w14:paraId="23C31B53" w14:textId="1FE5AB59" w:rsidR="001870B1" w:rsidRDefault="001870B1" w:rsidP="007356AC">
      <w:pPr>
        <w:autoSpaceDE w:val="0"/>
        <w:autoSpaceDN w:val="0"/>
        <w:adjustRightInd w:val="0"/>
        <w:ind w:firstLine="709"/>
        <w:jc w:val="both"/>
      </w:pPr>
    </w:p>
    <w:p w14:paraId="731EF614" w14:textId="48EB2D14" w:rsidR="001870B1" w:rsidRDefault="004A594B" w:rsidP="007356AC">
      <w:pPr>
        <w:autoSpaceDE w:val="0"/>
        <w:autoSpaceDN w:val="0"/>
        <w:adjustRightInd w:val="0"/>
        <w:ind w:firstLine="709"/>
        <w:jc w:val="both"/>
      </w:pPr>
      <w:r>
        <w:rPr>
          <w:noProof/>
        </w:rPr>
        <w:drawing>
          <wp:anchor distT="0" distB="0" distL="114300" distR="114300" simplePos="0" relativeHeight="251635712" behindDoc="0" locked="0" layoutInCell="1" allowOverlap="1" wp14:anchorId="51A400E8" wp14:editId="261C5251">
            <wp:simplePos x="0" y="0"/>
            <wp:positionH relativeFrom="column">
              <wp:posOffset>-7093</wp:posOffset>
            </wp:positionH>
            <wp:positionV relativeFrom="paragraph">
              <wp:posOffset>153790</wp:posOffset>
            </wp:positionV>
            <wp:extent cx="2381250" cy="1333496"/>
            <wp:effectExtent l="0" t="0" r="0" b="635"/>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MED04473.JP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382845" cy="1334389"/>
                    </a:xfrm>
                    <a:prstGeom prst="rect">
                      <a:avLst/>
                    </a:prstGeom>
                  </pic:spPr>
                </pic:pic>
              </a:graphicData>
            </a:graphic>
            <wp14:sizeRelH relativeFrom="margin">
              <wp14:pctWidth>0</wp14:pctWidth>
            </wp14:sizeRelH>
            <wp14:sizeRelV relativeFrom="margin">
              <wp14:pctHeight>0</wp14:pctHeight>
            </wp14:sizeRelV>
          </wp:anchor>
        </w:drawing>
      </w:r>
    </w:p>
    <w:p w14:paraId="185C7A47" w14:textId="0FB8BF07" w:rsidR="001870B1" w:rsidRDefault="001870B1" w:rsidP="007356AC">
      <w:pPr>
        <w:autoSpaceDE w:val="0"/>
        <w:autoSpaceDN w:val="0"/>
        <w:adjustRightInd w:val="0"/>
        <w:ind w:firstLine="709"/>
        <w:jc w:val="both"/>
      </w:pPr>
    </w:p>
    <w:p w14:paraId="57FE18A8" w14:textId="334550EC" w:rsidR="001870B1" w:rsidRDefault="001870B1" w:rsidP="007356AC">
      <w:pPr>
        <w:autoSpaceDE w:val="0"/>
        <w:autoSpaceDN w:val="0"/>
        <w:adjustRightInd w:val="0"/>
        <w:ind w:firstLine="709"/>
        <w:jc w:val="both"/>
      </w:pPr>
    </w:p>
    <w:p w14:paraId="35DB8300" w14:textId="559C07B8" w:rsidR="001870B1" w:rsidRDefault="001870B1" w:rsidP="007356AC">
      <w:pPr>
        <w:autoSpaceDE w:val="0"/>
        <w:autoSpaceDN w:val="0"/>
        <w:adjustRightInd w:val="0"/>
        <w:ind w:firstLine="709"/>
        <w:jc w:val="both"/>
      </w:pPr>
    </w:p>
    <w:p w14:paraId="6B38EFA2" w14:textId="495381A5" w:rsidR="001870B1" w:rsidRDefault="001870B1" w:rsidP="007356AC">
      <w:pPr>
        <w:autoSpaceDE w:val="0"/>
        <w:autoSpaceDN w:val="0"/>
        <w:adjustRightInd w:val="0"/>
        <w:ind w:firstLine="709"/>
        <w:jc w:val="both"/>
      </w:pPr>
    </w:p>
    <w:p w14:paraId="045C7589" w14:textId="1AF6B9EB" w:rsidR="001870B1" w:rsidRDefault="001870B1" w:rsidP="007356AC">
      <w:pPr>
        <w:autoSpaceDE w:val="0"/>
        <w:autoSpaceDN w:val="0"/>
        <w:adjustRightInd w:val="0"/>
        <w:ind w:firstLine="709"/>
        <w:jc w:val="both"/>
      </w:pPr>
    </w:p>
    <w:p w14:paraId="064728DF" w14:textId="72F79DF1" w:rsidR="00901DCB" w:rsidRDefault="00901DCB" w:rsidP="007356AC">
      <w:pPr>
        <w:autoSpaceDE w:val="0"/>
        <w:autoSpaceDN w:val="0"/>
        <w:adjustRightInd w:val="0"/>
        <w:ind w:firstLine="709"/>
        <w:jc w:val="both"/>
      </w:pPr>
    </w:p>
    <w:p w14:paraId="207329D4" w14:textId="7D18667B" w:rsidR="00901DCB" w:rsidRDefault="00901DCB" w:rsidP="007356AC">
      <w:pPr>
        <w:autoSpaceDE w:val="0"/>
        <w:autoSpaceDN w:val="0"/>
        <w:adjustRightInd w:val="0"/>
        <w:ind w:firstLine="709"/>
        <w:jc w:val="both"/>
      </w:pPr>
    </w:p>
    <w:p w14:paraId="2C206CED" w14:textId="059CB708" w:rsidR="00901DCB" w:rsidRDefault="00901DCB" w:rsidP="00901DCB">
      <w:pPr>
        <w:autoSpaceDE w:val="0"/>
        <w:autoSpaceDN w:val="0"/>
        <w:adjustRightInd w:val="0"/>
        <w:ind w:firstLine="709"/>
        <w:jc w:val="center"/>
      </w:pPr>
      <w:r>
        <w:t>Gambar 5. Kegiatan Workshop Pelatihan Penerapan Website</w:t>
      </w:r>
    </w:p>
    <w:p w14:paraId="48937D37" w14:textId="77777777" w:rsidR="004A594B" w:rsidRDefault="004A594B" w:rsidP="007356AC">
      <w:pPr>
        <w:autoSpaceDE w:val="0"/>
        <w:autoSpaceDN w:val="0"/>
        <w:adjustRightInd w:val="0"/>
        <w:ind w:firstLine="709"/>
        <w:jc w:val="both"/>
      </w:pPr>
    </w:p>
    <w:p w14:paraId="5FBB3BDA" w14:textId="0CE01C51" w:rsidR="001870B1" w:rsidRDefault="00B535D7" w:rsidP="00B535D7">
      <w:pPr>
        <w:pStyle w:val="ListParagraph"/>
        <w:numPr>
          <w:ilvl w:val="0"/>
          <w:numId w:val="9"/>
        </w:numPr>
        <w:autoSpaceDE w:val="0"/>
        <w:autoSpaceDN w:val="0"/>
        <w:adjustRightInd w:val="0"/>
        <w:ind w:left="426" w:hanging="426"/>
        <w:jc w:val="both"/>
      </w:pPr>
      <w:r>
        <w:t>Desain rancangan website catering wawa</w:t>
      </w:r>
    </w:p>
    <w:p w14:paraId="279ABB49" w14:textId="66A34440" w:rsidR="001870B1" w:rsidRDefault="00901DCB" w:rsidP="007356AC">
      <w:pPr>
        <w:autoSpaceDE w:val="0"/>
        <w:autoSpaceDN w:val="0"/>
        <w:adjustRightInd w:val="0"/>
        <w:ind w:firstLine="709"/>
        <w:jc w:val="both"/>
      </w:pPr>
      <w:r>
        <w:rPr>
          <w:b/>
          <w:noProof/>
        </w:rPr>
        <w:drawing>
          <wp:anchor distT="0" distB="0" distL="114300" distR="114300" simplePos="0" relativeHeight="251702272" behindDoc="0" locked="0" layoutInCell="1" allowOverlap="1" wp14:anchorId="22A7CBE3" wp14:editId="48D06138">
            <wp:simplePos x="0" y="0"/>
            <wp:positionH relativeFrom="column">
              <wp:posOffset>-8626</wp:posOffset>
            </wp:positionH>
            <wp:positionV relativeFrom="paragraph">
              <wp:posOffset>78740</wp:posOffset>
            </wp:positionV>
            <wp:extent cx="2377440" cy="6627327"/>
            <wp:effectExtent l="0" t="0" r="3810" b="2540"/>
            <wp:wrapNone/>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creenshot 2024-09-27 at 14-37-53 Warung Wawa – Program PKM PMP.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377440" cy="6627327"/>
                    </a:xfrm>
                    <a:prstGeom prst="rect">
                      <a:avLst/>
                    </a:prstGeom>
                  </pic:spPr>
                </pic:pic>
              </a:graphicData>
            </a:graphic>
            <wp14:sizeRelH relativeFrom="margin">
              <wp14:pctWidth>0</wp14:pctWidth>
            </wp14:sizeRelH>
            <wp14:sizeRelV relativeFrom="margin">
              <wp14:pctHeight>0</wp14:pctHeight>
            </wp14:sizeRelV>
          </wp:anchor>
        </w:drawing>
      </w:r>
    </w:p>
    <w:p w14:paraId="5252A698" w14:textId="30D368EA" w:rsidR="001870B1" w:rsidRPr="002E36A8" w:rsidRDefault="001870B1" w:rsidP="007356AC">
      <w:pPr>
        <w:autoSpaceDE w:val="0"/>
        <w:autoSpaceDN w:val="0"/>
        <w:adjustRightInd w:val="0"/>
        <w:ind w:firstLine="709"/>
        <w:jc w:val="both"/>
      </w:pPr>
    </w:p>
    <w:p w14:paraId="616A8F77" w14:textId="63EEEA92" w:rsidR="00D56051" w:rsidRDefault="00D56051" w:rsidP="00D56051">
      <w:pPr>
        <w:jc w:val="both"/>
      </w:pPr>
    </w:p>
    <w:p w14:paraId="18595B31" w14:textId="09B101EB" w:rsidR="009C3B40" w:rsidRDefault="009C3B40" w:rsidP="00D56051">
      <w:pPr>
        <w:jc w:val="both"/>
      </w:pPr>
    </w:p>
    <w:p w14:paraId="6675A62B" w14:textId="61EC6942" w:rsidR="009C3B40" w:rsidRDefault="009C3B40" w:rsidP="00D56051">
      <w:pPr>
        <w:jc w:val="both"/>
      </w:pPr>
    </w:p>
    <w:p w14:paraId="7B715903" w14:textId="1A7EABE7" w:rsidR="009C3B40" w:rsidRDefault="009C3B40" w:rsidP="00D56051">
      <w:pPr>
        <w:jc w:val="both"/>
      </w:pPr>
    </w:p>
    <w:p w14:paraId="6E1D09DF" w14:textId="05944D17" w:rsidR="009C3B40" w:rsidRDefault="009C3B40" w:rsidP="00D56051">
      <w:pPr>
        <w:jc w:val="both"/>
      </w:pPr>
    </w:p>
    <w:p w14:paraId="796D6959" w14:textId="5BCBEF3D" w:rsidR="009C3B40" w:rsidRDefault="009C3B40" w:rsidP="00D56051">
      <w:pPr>
        <w:jc w:val="both"/>
      </w:pPr>
    </w:p>
    <w:p w14:paraId="51280569" w14:textId="282488CC" w:rsidR="009C3B40" w:rsidRDefault="009C3B40" w:rsidP="00D56051">
      <w:pPr>
        <w:jc w:val="both"/>
      </w:pPr>
    </w:p>
    <w:p w14:paraId="35397BE8" w14:textId="45D82A22" w:rsidR="009C3B40" w:rsidRDefault="009C3B40" w:rsidP="00D56051">
      <w:pPr>
        <w:jc w:val="both"/>
      </w:pPr>
    </w:p>
    <w:p w14:paraId="07EB5C2B" w14:textId="62416412" w:rsidR="009C3B40" w:rsidRDefault="009C3B40" w:rsidP="00D56051">
      <w:pPr>
        <w:jc w:val="both"/>
      </w:pPr>
    </w:p>
    <w:p w14:paraId="65A7CFDC" w14:textId="5F8F2DE1" w:rsidR="009C3B40" w:rsidRDefault="009C3B40" w:rsidP="00D56051">
      <w:pPr>
        <w:jc w:val="both"/>
      </w:pPr>
    </w:p>
    <w:p w14:paraId="6D977C71" w14:textId="35F9133E" w:rsidR="009C3B40" w:rsidRDefault="009C3B40" w:rsidP="00D56051">
      <w:pPr>
        <w:jc w:val="both"/>
      </w:pPr>
    </w:p>
    <w:p w14:paraId="48BF6E78" w14:textId="2B058A69" w:rsidR="009C3B40" w:rsidRDefault="009C3B40" w:rsidP="00D56051">
      <w:pPr>
        <w:jc w:val="both"/>
      </w:pPr>
    </w:p>
    <w:p w14:paraId="0E32CA56" w14:textId="3B62B91B" w:rsidR="009C3B40" w:rsidRDefault="009C3B40" w:rsidP="00D56051">
      <w:pPr>
        <w:jc w:val="both"/>
      </w:pPr>
    </w:p>
    <w:p w14:paraId="1989CA3A" w14:textId="6E8AC610" w:rsidR="009C3B40" w:rsidRDefault="009C3B40" w:rsidP="00D56051">
      <w:pPr>
        <w:jc w:val="both"/>
      </w:pPr>
    </w:p>
    <w:p w14:paraId="1E38A1B4" w14:textId="47C70E16" w:rsidR="009C3B40" w:rsidRDefault="009C3B40" w:rsidP="00D56051">
      <w:pPr>
        <w:jc w:val="both"/>
      </w:pPr>
    </w:p>
    <w:p w14:paraId="0689A345" w14:textId="0036BF3A" w:rsidR="009C3B40" w:rsidRDefault="009C3B40" w:rsidP="00D56051">
      <w:pPr>
        <w:jc w:val="both"/>
      </w:pPr>
    </w:p>
    <w:p w14:paraId="3A6FC2A7" w14:textId="04C8BBF5" w:rsidR="009C3B40" w:rsidRDefault="009C3B40" w:rsidP="00D56051">
      <w:pPr>
        <w:jc w:val="both"/>
      </w:pPr>
    </w:p>
    <w:p w14:paraId="36925C20" w14:textId="7C4C8C9F" w:rsidR="009C3B40" w:rsidRDefault="009C3B40" w:rsidP="00D56051">
      <w:pPr>
        <w:jc w:val="both"/>
      </w:pPr>
    </w:p>
    <w:p w14:paraId="1B62C251" w14:textId="48C8F3EB" w:rsidR="009C3B40" w:rsidRDefault="009C3B40" w:rsidP="00D56051">
      <w:pPr>
        <w:jc w:val="both"/>
      </w:pPr>
    </w:p>
    <w:p w14:paraId="4CEB2680" w14:textId="6AA16703" w:rsidR="009C3B40" w:rsidRDefault="009C3B40" w:rsidP="00D56051">
      <w:pPr>
        <w:jc w:val="both"/>
      </w:pPr>
    </w:p>
    <w:p w14:paraId="11760F74" w14:textId="4B3342A9" w:rsidR="009C3B40" w:rsidRDefault="009C3B40" w:rsidP="00D56051">
      <w:pPr>
        <w:jc w:val="both"/>
      </w:pPr>
    </w:p>
    <w:p w14:paraId="7AF7F273" w14:textId="67DAE125" w:rsidR="009C3B40" w:rsidRDefault="009C3B40" w:rsidP="00D56051">
      <w:pPr>
        <w:jc w:val="both"/>
      </w:pPr>
    </w:p>
    <w:p w14:paraId="171684A9" w14:textId="37028949" w:rsidR="009C3B40" w:rsidRDefault="009C3B40" w:rsidP="00D56051">
      <w:pPr>
        <w:jc w:val="both"/>
      </w:pPr>
    </w:p>
    <w:p w14:paraId="5CE981CE" w14:textId="4E08952F" w:rsidR="009C3B40" w:rsidRDefault="009C3B40" w:rsidP="00D56051">
      <w:pPr>
        <w:jc w:val="both"/>
      </w:pPr>
    </w:p>
    <w:p w14:paraId="12051052" w14:textId="34EDFD83" w:rsidR="009C3B40" w:rsidRDefault="009C3B40" w:rsidP="00D56051">
      <w:pPr>
        <w:jc w:val="both"/>
      </w:pPr>
    </w:p>
    <w:p w14:paraId="7A3DA9FC" w14:textId="51A2EF20" w:rsidR="009C3B40" w:rsidRDefault="009C3B40" w:rsidP="00D56051">
      <w:pPr>
        <w:jc w:val="both"/>
      </w:pPr>
    </w:p>
    <w:p w14:paraId="1D75F705" w14:textId="252BAC63" w:rsidR="009C3B40" w:rsidRDefault="009C3B40" w:rsidP="00D56051">
      <w:pPr>
        <w:jc w:val="both"/>
      </w:pPr>
    </w:p>
    <w:p w14:paraId="700F6487" w14:textId="0AA9AB24" w:rsidR="009C3B40" w:rsidRDefault="009C3B40" w:rsidP="00D56051">
      <w:pPr>
        <w:jc w:val="both"/>
      </w:pPr>
    </w:p>
    <w:p w14:paraId="57E8ABAC" w14:textId="5C2AA27C" w:rsidR="009C3B40" w:rsidRDefault="009C3B40" w:rsidP="00D56051">
      <w:pPr>
        <w:jc w:val="both"/>
      </w:pPr>
    </w:p>
    <w:p w14:paraId="16DCAD29" w14:textId="0999BD6D" w:rsidR="009C3B40" w:rsidRDefault="009C3B40" w:rsidP="00D56051">
      <w:pPr>
        <w:jc w:val="both"/>
      </w:pPr>
    </w:p>
    <w:p w14:paraId="30E62554" w14:textId="2C97EF0E" w:rsidR="009C3B40" w:rsidRDefault="009C3B40" w:rsidP="00D56051">
      <w:pPr>
        <w:jc w:val="both"/>
      </w:pPr>
    </w:p>
    <w:p w14:paraId="2207DCBA" w14:textId="22AB839E" w:rsidR="009C3B40" w:rsidRDefault="009C3B40" w:rsidP="00D56051">
      <w:pPr>
        <w:jc w:val="both"/>
      </w:pPr>
    </w:p>
    <w:p w14:paraId="28E51925" w14:textId="780264A0" w:rsidR="009C3B40" w:rsidRDefault="009C3B40" w:rsidP="00D56051">
      <w:pPr>
        <w:jc w:val="both"/>
      </w:pPr>
    </w:p>
    <w:p w14:paraId="0EDB3335" w14:textId="0A482D15" w:rsidR="009C3B40" w:rsidRDefault="009C3B40" w:rsidP="00D56051">
      <w:pPr>
        <w:jc w:val="both"/>
      </w:pPr>
    </w:p>
    <w:p w14:paraId="0DF63448" w14:textId="394063BB" w:rsidR="009C3B40" w:rsidRDefault="009C3B40" w:rsidP="00D56051">
      <w:pPr>
        <w:jc w:val="both"/>
      </w:pPr>
    </w:p>
    <w:p w14:paraId="763ED1E6" w14:textId="63076402" w:rsidR="009C3B40" w:rsidRDefault="009C3B40" w:rsidP="00D56051">
      <w:pPr>
        <w:jc w:val="both"/>
      </w:pPr>
    </w:p>
    <w:p w14:paraId="2D947985" w14:textId="3406A029" w:rsidR="009C3B40" w:rsidRDefault="009C3B40" w:rsidP="00D56051">
      <w:pPr>
        <w:jc w:val="both"/>
      </w:pPr>
    </w:p>
    <w:p w14:paraId="3D53D588" w14:textId="347382BC" w:rsidR="009C3B40" w:rsidRDefault="008779CF" w:rsidP="008779CF">
      <w:pPr>
        <w:jc w:val="center"/>
      </w:pPr>
      <w:r>
        <w:t xml:space="preserve">Gambar </w:t>
      </w:r>
      <w:r w:rsidR="00901DCB">
        <w:t>6</w:t>
      </w:r>
      <w:r>
        <w:t xml:space="preserve">. </w:t>
      </w:r>
      <w:r w:rsidR="00901DCB">
        <w:t>Tampilan</w:t>
      </w:r>
      <w:r>
        <w:t xml:space="preserve"> Website</w:t>
      </w:r>
      <w:r w:rsidR="00901DCB">
        <w:t xml:space="preserve"> Catering Wawa</w:t>
      </w:r>
    </w:p>
    <w:p w14:paraId="016DA3CF" w14:textId="77777777" w:rsidR="00D56051" w:rsidRPr="002E36A8" w:rsidRDefault="00D56051" w:rsidP="00D56051">
      <w:pPr>
        <w:pStyle w:val="ListParagraph"/>
        <w:tabs>
          <w:tab w:val="left" w:pos="3396"/>
        </w:tabs>
        <w:ind w:left="0"/>
        <w:jc w:val="both"/>
        <w:rPr>
          <w:b/>
        </w:rPr>
      </w:pPr>
      <w:r w:rsidRPr="002E36A8">
        <w:rPr>
          <w:b/>
        </w:rPr>
        <w:t>SIMPULAN</w:t>
      </w:r>
    </w:p>
    <w:p w14:paraId="6631E82E" w14:textId="77777777" w:rsidR="00D56051" w:rsidRPr="002E36A8" w:rsidRDefault="00D56051" w:rsidP="00D56051">
      <w:pPr>
        <w:pStyle w:val="ListParagraph"/>
        <w:tabs>
          <w:tab w:val="left" w:pos="3396"/>
        </w:tabs>
        <w:ind w:left="0"/>
        <w:jc w:val="both"/>
      </w:pPr>
    </w:p>
    <w:p w14:paraId="108E231B" w14:textId="1B5E4D37" w:rsidR="00184D2A" w:rsidRPr="002C5D4B" w:rsidRDefault="002C5D4B" w:rsidP="00184D2A">
      <w:pPr>
        <w:ind w:firstLine="709"/>
        <w:jc w:val="both"/>
      </w:pPr>
      <w:r>
        <w:t>Penerapan teknologi informasi dengan menerapkan sebuah website yang telah dirancang dapat menjawab keraguan mitra dalam menjalankan usaha mereka</w:t>
      </w:r>
      <w:r w:rsidR="00184D2A" w:rsidRPr="002E36A8">
        <w:rPr>
          <w:lang w:val="id-ID"/>
        </w:rPr>
        <w:t>.</w:t>
      </w:r>
      <w:r>
        <w:t xml:space="preserve"> Dengan dilakukannya Pengabdian kepada Masyarakat terhadap mitra bertujuan membantu mitra dalam mempromosikan teknologi informasi khususnya pemanfaatan website ataupun aplikasi dalam mendukung usaha mitra ataupun UMKM lainnya. Selain peningkatan omset pemasukan serta daya saing juga terhadap pegiat usaha kuliner lainnya dalam menerapkan teknologi informasi bertujuan mampu mendorong perekonomian bisnis mitra. Selain itu, semangat dan sungguh-sungguh mitra dalam meningkatkan kesadaran masyarakat khususnya mitra dan UMKM lainnya untuk sadar teknologi</w:t>
      </w:r>
      <w:r w:rsidR="005C5C21">
        <w:t xml:space="preserve"> serta penerapannya dalam bisnis yang mereka jalankan.</w:t>
      </w:r>
    </w:p>
    <w:p w14:paraId="37E589EB" w14:textId="1DBDED53" w:rsidR="00184D2A" w:rsidRPr="002E36A8" w:rsidRDefault="00184D2A" w:rsidP="00D56051">
      <w:pPr>
        <w:tabs>
          <w:tab w:val="left" w:pos="0"/>
        </w:tabs>
        <w:jc w:val="both"/>
      </w:pPr>
    </w:p>
    <w:p w14:paraId="7F9121C4" w14:textId="77777777" w:rsidR="00A142B8" w:rsidRPr="002E36A8" w:rsidRDefault="00A142B8" w:rsidP="00D56051">
      <w:pPr>
        <w:tabs>
          <w:tab w:val="left" w:pos="0"/>
        </w:tabs>
        <w:jc w:val="both"/>
        <w:rPr>
          <w:b/>
        </w:rPr>
      </w:pPr>
    </w:p>
    <w:p w14:paraId="3212E649" w14:textId="33A9F7AC" w:rsidR="00B160C2" w:rsidRDefault="00B160C2" w:rsidP="00B160C2">
      <w:pPr>
        <w:rPr>
          <w:b/>
        </w:rPr>
      </w:pPr>
      <w:r w:rsidRPr="002E36A8">
        <w:rPr>
          <w:b/>
        </w:rPr>
        <w:t>UCAPAN TERIMA KASIH</w:t>
      </w:r>
    </w:p>
    <w:p w14:paraId="1A8F5CE6" w14:textId="08EBAE1D" w:rsidR="00F75C7A" w:rsidRDefault="00F75C7A" w:rsidP="00B160C2">
      <w:pPr>
        <w:rPr>
          <w:b/>
        </w:rPr>
      </w:pPr>
    </w:p>
    <w:p w14:paraId="6675016F" w14:textId="77777777" w:rsidR="00F75C7A" w:rsidRPr="002E36A8" w:rsidRDefault="00F75C7A" w:rsidP="002C5D4B">
      <w:pPr>
        <w:ind w:firstLine="567"/>
        <w:jc w:val="both"/>
        <w:rPr>
          <w:b/>
          <w:lang w:val="id-ID"/>
        </w:rPr>
      </w:pPr>
      <w:r>
        <w:t>Ucapan terimakasih sebesar-besarnya kepada Direktorat Riset, Teknologi dan Pengabdian kepada Masyarakat Kementrian Pendidikan, Kebudayaan, Riset dan Teknologi (KEMDIKBUDRISTEK) yang telah banyak memberikan dukungan pendanaan dengan nomor kontrak 157/LL1/AL.04.03/2024 sehingga dalam pelaksanaan Pengabdian kepada Masyarakat ini dapat berjalan dengan baik, Ucapan terimakasih juga kepada civitas kampus STMIK Royal yang telah memberikan support serta semangat sehingga pelaksanaan Tri Darma Perguruan Tinggi dapat dijalankan dengan baik.</w:t>
      </w:r>
    </w:p>
    <w:p w14:paraId="23A06109" w14:textId="77777777" w:rsidR="00F75C7A" w:rsidRPr="002E36A8" w:rsidRDefault="00F75C7A" w:rsidP="00F75C7A">
      <w:pPr>
        <w:pStyle w:val="ListParagraph"/>
        <w:tabs>
          <w:tab w:val="left" w:pos="3396"/>
        </w:tabs>
        <w:ind w:left="0"/>
        <w:jc w:val="both"/>
        <w:rPr>
          <w:b/>
          <w:lang w:val="id-ID"/>
        </w:rPr>
      </w:pPr>
      <w:r w:rsidRPr="002E36A8">
        <w:rPr>
          <w:b/>
        </w:rPr>
        <w:t>DAFTAR PUSTAKA</w:t>
      </w:r>
    </w:p>
    <w:p w14:paraId="349A6EFB" w14:textId="77777777" w:rsidR="00F75C7A" w:rsidRDefault="00F75C7A" w:rsidP="00B160C2">
      <w:pPr>
        <w:rPr>
          <w:b/>
        </w:rPr>
      </w:pPr>
    </w:p>
    <w:p w14:paraId="65EED155" w14:textId="03D8F74F" w:rsidR="00495FAF" w:rsidRPr="00495FAF" w:rsidRDefault="00495FAF" w:rsidP="00495FAF">
      <w:pPr>
        <w:widowControl w:val="0"/>
        <w:autoSpaceDE w:val="0"/>
        <w:autoSpaceDN w:val="0"/>
        <w:adjustRightInd w:val="0"/>
        <w:ind w:left="480" w:hanging="480"/>
        <w:rPr>
          <w:noProof/>
        </w:rPr>
      </w:pPr>
      <w:r>
        <w:rPr>
          <w:b/>
        </w:rPr>
        <w:fldChar w:fldCharType="begin" w:fldLock="1"/>
      </w:r>
      <w:r>
        <w:rPr>
          <w:b/>
        </w:rPr>
        <w:instrText xml:space="preserve">ADDIN Mendeley Bibliography CSL_BIBLIOGRAPHY </w:instrText>
      </w:r>
      <w:r>
        <w:rPr>
          <w:b/>
        </w:rPr>
        <w:fldChar w:fldCharType="separate"/>
      </w:r>
      <w:r w:rsidRPr="00495FAF">
        <w:rPr>
          <w:noProof/>
        </w:rPr>
        <w:t xml:space="preserve">Aliyah, A. H. (2022). Peran Usaha Mikro Kecil dan Menengah (UMKM) untuk Meningkatkan Kesejahteraan Masyarakat. </w:t>
      </w:r>
      <w:r w:rsidRPr="00495FAF">
        <w:rPr>
          <w:i/>
          <w:iCs/>
          <w:noProof/>
        </w:rPr>
        <w:t>WELFARE Jurnal Ilmu Ekonomi</w:t>
      </w:r>
      <w:r w:rsidRPr="00495FAF">
        <w:rPr>
          <w:noProof/>
        </w:rPr>
        <w:t xml:space="preserve">, </w:t>
      </w:r>
      <w:r w:rsidRPr="00495FAF">
        <w:rPr>
          <w:i/>
          <w:iCs/>
          <w:noProof/>
        </w:rPr>
        <w:t>3</w:t>
      </w:r>
      <w:r w:rsidRPr="00495FAF">
        <w:rPr>
          <w:noProof/>
        </w:rPr>
        <w:t>(1), 64–72. https://doi.org/10.37058/wlfr.v3i1.4719</w:t>
      </w:r>
    </w:p>
    <w:p w14:paraId="15E19853" w14:textId="77777777" w:rsidR="00495FAF" w:rsidRPr="00495FAF" w:rsidRDefault="00495FAF" w:rsidP="00495FAF">
      <w:pPr>
        <w:widowControl w:val="0"/>
        <w:autoSpaceDE w:val="0"/>
        <w:autoSpaceDN w:val="0"/>
        <w:adjustRightInd w:val="0"/>
        <w:ind w:left="480" w:hanging="480"/>
        <w:rPr>
          <w:noProof/>
        </w:rPr>
      </w:pPr>
      <w:r w:rsidRPr="00495FAF">
        <w:rPr>
          <w:noProof/>
        </w:rPr>
        <w:t xml:space="preserve">Doni Septian, R., &amp; Dores, A. (2020). Perancangan Jasa Catering Dengan Memanfaatkan Sistem Informasi Berbasis Website (Studi Kasus : Kebayoran Lama , Jakarta Selatan). </w:t>
      </w:r>
      <w:r w:rsidRPr="00495FAF">
        <w:rPr>
          <w:i/>
          <w:iCs/>
          <w:noProof/>
        </w:rPr>
        <w:t>Juli</w:t>
      </w:r>
      <w:r w:rsidRPr="00495FAF">
        <w:rPr>
          <w:noProof/>
        </w:rPr>
        <w:t xml:space="preserve">, </w:t>
      </w:r>
      <w:r w:rsidRPr="00495FAF">
        <w:rPr>
          <w:i/>
          <w:iCs/>
          <w:noProof/>
        </w:rPr>
        <w:t>2</w:t>
      </w:r>
      <w:r w:rsidRPr="00495FAF">
        <w:rPr>
          <w:noProof/>
        </w:rPr>
        <w:t>, 2655–7541. https://jurnal.ikhafi.or.id/index.php/jusibi/466</w:t>
      </w:r>
    </w:p>
    <w:p w14:paraId="0A9D77F4" w14:textId="77777777" w:rsidR="00495FAF" w:rsidRPr="00495FAF" w:rsidRDefault="00495FAF" w:rsidP="00495FAF">
      <w:pPr>
        <w:widowControl w:val="0"/>
        <w:autoSpaceDE w:val="0"/>
        <w:autoSpaceDN w:val="0"/>
        <w:adjustRightInd w:val="0"/>
        <w:ind w:left="480" w:hanging="480"/>
        <w:rPr>
          <w:noProof/>
        </w:rPr>
      </w:pPr>
      <w:r w:rsidRPr="00495FAF">
        <w:rPr>
          <w:noProof/>
        </w:rPr>
        <w:t xml:space="preserve">Fadilah, A., Syahidah, A. nur’azmi, Risqiana, A., Nurmaulida, A. sofa, Masfupah, D. D., &amp; Arumsari, C. (2021). Pengembangan Usaha Mikro, Kecil, Dan Menengah Melalui Fasilitasi Pihak Eksternal Dan Potensi Internal. </w:t>
      </w:r>
      <w:r w:rsidRPr="00495FAF">
        <w:rPr>
          <w:i/>
          <w:iCs/>
          <w:noProof/>
        </w:rPr>
        <w:t>BERNAS: Jurnal Pengabdian Kepada Masyarakat</w:t>
      </w:r>
      <w:r w:rsidRPr="00495FAF">
        <w:rPr>
          <w:noProof/>
        </w:rPr>
        <w:t xml:space="preserve">, </w:t>
      </w:r>
      <w:r w:rsidRPr="00495FAF">
        <w:rPr>
          <w:i/>
          <w:iCs/>
          <w:noProof/>
        </w:rPr>
        <w:t>2</w:t>
      </w:r>
      <w:r w:rsidRPr="00495FAF">
        <w:rPr>
          <w:noProof/>
        </w:rPr>
        <w:t>(4), 892–896. https://doi.org/10.31949/jb.v2i4.1525</w:t>
      </w:r>
    </w:p>
    <w:p w14:paraId="560F9046" w14:textId="77777777" w:rsidR="00495FAF" w:rsidRPr="00495FAF" w:rsidRDefault="00495FAF" w:rsidP="00495FAF">
      <w:pPr>
        <w:widowControl w:val="0"/>
        <w:autoSpaceDE w:val="0"/>
        <w:autoSpaceDN w:val="0"/>
        <w:adjustRightInd w:val="0"/>
        <w:ind w:left="480" w:hanging="480"/>
        <w:rPr>
          <w:noProof/>
        </w:rPr>
      </w:pPr>
      <w:r w:rsidRPr="00495FAF">
        <w:rPr>
          <w:noProof/>
        </w:rPr>
        <w:t xml:space="preserve">Fatmawati. (2016). Perancangan Sistem Informasi Pemesanan Katering Berbasis Web Pada Rumah Makan Tosuka Tangerang. </w:t>
      </w:r>
      <w:r w:rsidRPr="00495FAF">
        <w:rPr>
          <w:i/>
          <w:iCs/>
          <w:noProof/>
        </w:rPr>
        <w:t>Jurnal Teknik Komputer AMIK BSI</w:t>
      </w:r>
      <w:r w:rsidRPr="00495FAF">
        <w:rPr>
          <w:noProof/>
        </w:rPr>
        <w:t xml:space="preserve">, </w:t>
      </w:r>
      <w:r w:rsidRPr="00495FAF">
        <w:rPr>
          <w:i/>
          <w:iCs/>
          <w:noProof/>
        </w:rPr>
        <w:t>II</w:t>
      </w:r>
      <w:r w:rsidRPr="00495FAF">
        <w:rPr>
          <w:noProof/>
        </w:rPr>
        <w:t>(2), 33–41.</w:t>
      </w:r>
    </w:p>
    <w:p w14:paraId="2E1EB5F5" w14:textId="77777777" w:rsidR="00495FAF" w:rsidRPr="00495FAF" w:rsidRDefault="00495FAF" w:rsidP="00495FAF">
      <w:pPr>
        <w:widowControl w:val="0"/>
        <w:autoSpaceDE w:val="0"/>
        <w:autoSpaceDN w:val="0"/>
        <w:adjustRightInd w:val="0"/>
        <w:ind w:left="480" w:hanging="480"/>
        <w:rPr>
          <w:noProof/>
        </w:rPr>
      </w:pPr>
      <w:r w:rsidRPr="00495FAF">
        <w:rPr>
          <w:noProof/>
        </w:rPr>
        <w:t xml:space="preserve">Febriyantoro, M. T., &amp; Arisandi, D. (2018). Pemanfaatan Digital Marketing Bagi Usaha Mikro, Kecil Dan Menengah Pada Era Masyarakat Ekonomi Asean. </w:t>
      </w:r>
      <w:r w:rsidRPr="00495FAF">
        <w:rPr>
          <w:i/>
          <w:iCs/>
          <w:noProof/>
        </w:rPr>
        <w:t>JMD: Jurnal Riset Manajemen &amp; Bisnis Dewantara</w:t>
      </w:r>
      <w:r w:rsidRPr="00495FAF">
        <w:rPr>
          <w:noProof/>
        </w:rPr>
        <w:t xml:space="preserve">, </w:t>
      </w:r>
      <w:r w:rsidRPr="00495FAF">
        <w:rPr>
          <w:i/>
          <w:iCs/>
          <w:noProof/>
        </w:rPr>
        <w:t>1</w:t>
      </w:r>
      <w:r w:rsidRPr="00495FAF">
        <w:rPr>
          <w:noProof/>
        </w:rPr>
        <w:t>(2), 61–76. https://doi.org/10.26533/jmd.v1i2.175</w:t>
      </w:r>
    </w:p>
    <w:p w14:paraId="6B373A63" w14:textId="77777777" w:rsidR="00495FAF" w:rsidRPr="00495FAF" w:rsidRDefault="00495FAF" w:rsidP="00495FAF">
      <w:pPr>
        <w:widowControl w:val="0"/>
        <w:autoSpaceDE w:val="0"/>
        <w:autoSpaceDN w:val="0"/>
        <w:adjustRightInd w:val="0"/>
        <w:ind w:left="480" w:hanging="480"/>
        <w:rPr>
          <w:noProof/>
        </w:rPr>
      </w:pPr>
      <w:r w:rsidRPr="00495FAF">
        <w:rPr>
          <w:noProof/>
        </w:rPr>
        <w:t xml:space="preserve">Hapsari, I. (2014). Identifikasi Berbagai Permasalahan Yang Dihadapi Oleh Ukm Dan Peninjauan Kembali Regulasi Ukm Sebagai Langkah Awal Revitalisasi Ukm. </w:t>
      </w:r>
      <w:r w:rsidRPr="00495FAF">
        <w:rPr>
          <w:i/>
          <w:iCs/>
          <w:noProof/>
        </w:rPr>
        <w:t>Permana</w:t>
      </w:r>
      <w:r w:rsidRPr="00495FAF">
        <w:rPr>
          <w:noProof/>
        </w:rPr>
        <w:t xml:space="preserve">, </w:t>
      </w:r>
      <w:r w:rsidRPr="00495FAF">
        <w:rPr>
          <w:i/>
          <w:iCs/>
          <w:noProof/>
        </w:rPr>
        <w:t>5</w:t>
      </w:r>
      <w:r w:rsidRPr="00495FAF">
        <w:rPr>
          <w:noProof/>
        </w:rPr>
        <w:t>(2), 43–47.</w:t>
      </w:r>
    </w:p>
    <w:p w14:paraId="40C7E59F" w14:textId="77777777" w:rsidR="00495FAF" w:rsidRPr="00495FAF" w:rsidRDefault="00495FAF" w:rsidP="00495FAF">
      <w:pPr>
        <w:widowControl w:val="0"/>
        <w:autoSpaceDE w:val="0"/>
        <w:autoSpaceDN w:val="0"/>
        <w:adjustRightInd w:val="0"/>
        <w:ind w:left="480" w:hanging="480"/>
        <w:rPr>
          <w:noProof/>
        </w:rPr>
      </w:pPr>
      <w:r w:rsidRPr="00495FAF">
        <w:rPr>
          <w:noProof/>
        </w:rPr>
        <w:t xml:space="preserve">Permana, S. H. (2017). Strategi Peningkatan Usaha Mikro, Kecil, dan Menengah (UMKM) di Indonesia. </w:t>
      </w:r>
      <w:r w:rsidRPr="00495FAF">
        <w:rPr>
          <w:i/>
          <w:iCs/>
          <w:noProof/>
        </w:rPr>
        <w:t>Aspirasi: Jurnal Masalah-Masalah Sosial</w:t>
      </w:r>
      <w:r w:rsidRPr="00495FAF">
        <w:rPr>
          <w:noProof/>
        </w:rPr>
        <w:t xml:space="preserve">, </w:t>
      </w:r>
      <w:r w:rsidRPr="00495FAF">
        <w:rPr>
          <w:i/>
          <w:iCs/>
          <w:noProof/>
        </w:rPr>
        <w:t>8</w:t>
      </w:r>
      <w:r w:rsidRPr="00495FAF">
        <w:rPr>
          <w:noProof/>
        </w:rPr>
        <w:t>(1), 93–103. https://doi.org/10.46807/aspirasi.v8i1.1257</w:t>
      </w:r>
    </w:p>
    <w:p w14:paraId="4FC0CFC4" w14:textId="77777777" w:rsidR="00495FAF" w:rsidRPr="00495FAF" w:rsidRDefault="00495FAF" w:rsidP="00495FAF">
      <w:pPr>
        <w:widowControl w:val="0"/>
        <w:autoSpaceDE w:val="0"/>
        <w:autoSpaceDN w:val="0"/>
        <w:adjustRightInd w:val="0"/>
        <w:ind w:left="480" w:hanging="480"/>
        <w:rPr>
          <w:noProof/>
        </w:rPr>
      </w:pPr>
      <w:r w:rsidRPr="00495FAF">
        <w:rPr>
          <w:noProof/>
        </w:rPr>
        <w:t xml:space="preserve">Ratna Gumilang, R. (2019). Implementasi Digital Marketing Terhadap Peningkatan Penjualan Hasil Home Industri. </w:t>
      </w:r>
      <w:r w:rsidRPr="00495FAF">
        <w:rPr>
          <w:i/>
          <w:iCs/>
          <w:noProof/>
        </w:rPr>
        <w:t>Coopetition : Jurnal Ilmiah Manajemen</w:t>
      </w:r>
      <w:r w:rsidRPr="00495FAF">
        <w:rPr>
          <w:noProof/>
        </w:rPr>
        <w:t xml:space="preserve">, </w:t>
      </w:r>
      <w:r w:rsidRPr="00495FAF">
        <w:rPr>
          <w:i/>
          <w:iCs/>
          <w:noProof/>
        </w:rPr>
        <w:t>10</w:t>
      </w:r>
      <w:r w:rsidRPr="00495FAF">
        <w:rPr>
          <w:noProof/>
        </w:rPr>
        <w:t>(1), 9–14. https://doi.org/10.32670/coopetition.v10i1.25</w:t>
      </w:r>
    </w:p>
    <w:p w14:paraId="32EF653A" w14:textId="77777777" w:rsidR="00495FAF" w:rsidRPr="00495FAF" w:rsidRDefault="00495FAF" w:rsidP="00495FAF">
      <w:pPr>
        <w:widowControl w:val="0"/>
        <w:autoSpaceDE w:val="0"/>
        <w:autoSpaceDN w:val="0"/>
        <w:adjustRightInd w:val="0"/>
        <w:ind w:left="480" w:hanging="480"/>
        <w:rPr>
          <w:noProof/>
        </w:rPr>
      </w:pPr>
      <w:r w:rsidRPr="00495FAF">
        <w:rPr>
          <w:noProof/>
        </w:rPr>
        <w:t xml:space="preserve">Rohmalia, P. A., &amp; Djajalaksana, Y. M. (2013). Pengelolaan Bisnis Catering dengan Memanfaatkan Sistem Informasi Berbasis Web (Studi Kasus pada Anggun Catering) : View Article. </w:t>
      </w:r>
      <w:r w:rsidRPr="00495FAF">
        <w:rPr>
          <w:i/>
          <w:iCs/>
          <w:noProof/>
        </w:rPr>
        <w:t>Jurnal Sistem Informasi</w:t>
      </w:r>
      <w:r w:rsidRPr="00495FAF">
        <w:rPr>
          <w:noProof/>
        </w:rPr>
        <w:t xml:space="preserve">, </w:t>
      </w:r>
      <w:r w:rsidRPr="00495FAF">
        <w:rPr>
          <w:i/>
          <w:iCs/>
          <w:noProof/>
        </w:rPr>
        <w:t>April 2013</w:t>
      </w:r>
      <w:r w:rsidRPr="00495FAF">
        <w:rPr>
          <w:noProof/>
        </w:rPr>
        <w:t>, 181–201. http://portalgaruda.org/?ref=browse&amp;mod=viewarticle&amp;article=153568</w:t>
      </w:r>
    </w:p>
    <w:p w14:paraId="250B1F70" w14:textId="77777777" w:rsidR="00495FAF" w:rsidRPr="00495FAF" w:rsidRDefault="00495FAF" w:rsidP="00495FAF">
      <w:pPr>
        <w:widowControl w:val="0"/>
        <w:autoSpaceDE w:val="0"/>
        <w:autoSpaceDN w:val="0"/>
        <w:adjustRightInd w:val="0"/>
        <w:ind w:left="480" w:hanging="480"/>
        <w:rPr>
          <w:noProof/>
        </w:rPr>
      </w:pPr>
      <w:r w:rsidRPr="00495FAF">
        <w:rPr>
          <w:noProof/>
        </w:rPr>
        <w:t xml:space="preserve">Sarfiah, S., Atmaja, H., &amp; Verawati, D. (2019). UMKM Sebagai Pilar Membangun Ekonomi Bangsa. </w:t>
      </w:r>
      <w:r w:rsidRPr="00495FAF">
        <w:rPr>
          <w:i/>
          <w:iCs/>
          <w:noProof/>
        </w:rPr>
        <w:t>Jurnal REP (Riset Ekonomi Pembangunan)</w:t>
      </w:r>
      <w:r w:rsidRPr="00495FAF">
        <w:rPr>
          <w:noProof/>
        </w:rPr>
        <w:t xml:space="preserve">, </w:t>
      </w:r>
      <w:r w:rsidRPr="00495FAF">
        <w:rPr>
          <w:i/>
          <w:iCs/>
          <w:noProof/>
        </w:rPr>
        <w:t>4</w:t>
      </w:r>
      <w:r w:rsidRPr="00495FAF">
        <w:rPr>
          <w:noProof/>
        </w:rPr>
        <w:t>(2), 1–189. https://doi.org/10.31002/rep.v4i2.1952</w:t>
      </w:r>
    </w:p>
    <w:p w14:paraId="36C1DC76" w14:textId="77777777" w:rsidR="00495FAF" w:rsidRPr="00495FAF" w:rsidRDefault="00495FAF" w:rsidP="00495FAF">
      <w:pPr>
        <w:widowControl w:val="0"/>
        <w:autoSpaceDE w:val="0"/>
        <w:autoSpaceDN w:val="0"/>
        <w:adjustRightInd w:val="0"/>
        <w:ind w:left="480" w:hanging="480"/>
        <w:rPr>
          <w:noProof/>
        </w:rPr>
      </w:pPr>
      <w:r w:rsidRPr="00495FAF">
        <w:rPr>
          <w:noProof/>
        </w:rPr>
        <w:t xml:space="preserve">Syani, M., &amp; Werstantia, N. (2020). Perancangan Aplikasi Pemesanan Catering Berbasis Mobile Android. </w:t>
      </w:r>
      <w:r w:rsidRPr="00495FAF">
        <w:rPr>
          <w:i/>
          <w:iCs/>
          <w:noProof/>
        </w:rPr>
        <w:t>Jurnal Ilmiah Ilmu Dan Teknologi Rekayasa</w:t>
      </w:r>
      <w:r w:rsidRPr="00495FAF">
        <w:rPr>
          <w:noProof/>
        </w:rPr>
        <w:t xml:space="preserve">, </w:t>
      </w:r>
      <w:r w:rsidRPr="00495FAF">
        <w:rPr>
          <w:i/>
          <w:iCs/>
          <w:noProof/>
        </w:rPr>
        <w:t>1</w:t>
      </w:r>
      <w:r w:rsidRPr="00495FAF">
        <w:rPr>
          <w:noProof/>
        </w:rPr>
        <w:t>(2). https://doi.org/10.31962/jiitr.v1i2.22</w:t>
      </w:r>
    </w:p>
    <w:p w14:paraId="46336D5D" w14:textId="77777777" w:rsidR="00495FAF" w:rsidRPr="00495FAF" w:rsidRDefault="00495FAF" w:rsidP="00495FAF">
      <w:pPr>
        <w:widowControl w:val="0"/>
        <w:autoSpaceDE w:val="0"/>
        <w:autoSpaceDN w:val="0"/>
        <w:adjustRightInd w:val="0"/>
        <w:ind w:left="480" w:hanging="480"/>
        <w:rPr>
          <w:noProof/>
        </w:rPr>
      </w:pPr>
      <w:r w:rsidRPr="00495FAF">
        <w:rPr>
          <w:noProof/>
        </w:rPr>
        <w:t xml:space="preserve">Syukri, A. U., &amp; Sunrawali, A. N. (2022). Digital marketing dalam pengembangan usaha mikro, kecil, dan menengah. </w:t>
      </w:r>
      <w:r w:rsidRPr="00495FAF">
        <w:rPr>
          <w:i/>
          <w:iCs/>
          <w:noProof/>
        </w:rPr>
        <w:t>Kinerja</w:t>
      </w:r>
      <w:r w:rsidRPr="00495FAF">
        <w:rPr>
          <w:noProof/>
        </w:rPr>
        <w:t xml:space="preserve">, </w:t>
      </w:r>
      <w:r w:rsidRPr="00495FAF">
        <w:rPr>
          <w:i/>
          <w:iCs/>
          <w:noProof/>
        </w:rPr>
        <w:t>19</w:t>
      </w:r>
      <w:r w:rsidRPr="00495FAF">
        <w:rPr>
          <w:noProof/>
        </w:rPr>
        <w:t>(1), 170–182. https://doi.org/10.30872/jkin.v19i1.10207</w:t>
      </w:r>
    </w:p>
    <w:p w14:paraId="3DF7621A" w14:textId="77777777" w:rsidR="00495FAF" w:rsidRPr="00495FAF" w:rsidRDefault="00495FAF" w:rsidP="00495FAF">
      <w:pPr>
        <w:widowControl w:val="0"/>
        <w:autoSpaceDE w:val="0"/>
        <w:autoSpaceDN w:val="0"/>
        <w:adjustRightInd w:val="0"/>
        <w:ind w:left="480" w:hanging="480"/>
        <w:rPr>
          <w:noProof/>
        </w:rPr>
      </w:pPr>
      <w:r w:rsidRPr="00495FAF">
        <w:rPr>
          <w:noProof/>
        </w:rPr>
        <w:t xml:space="preserve">Wibowo, F. X. S., &amp; Bachtiart, Y. (2018). Analisa Kepuasan Konsumen terhadap Produk Katering di Ibu Djoko Catering. </w:t>
      </w:r>
      <w:r w:rsidRPr="00495FAF">
        <w:rPr>
          <w:i/>
          <w:iCs/>
          <w:noProof/>
        </w:rPr>
        <w:t>Jurnal Sains Terapan Pariwisata</w:t>
      </w:r>
      <w:r w:rsidRPr="00495FAF">
        <w:rPr>
          <w:noProof/>
        </w:rPr>
        <w:t xml:space="preserve">, </w:t>
      </w:r>
      <w:r w:rsidRPr="00495FAF">
        <w:rPr>
          <w:i/>
          <w:iCs/>
          <w:noProof/>
        </w:rPr>
        <w:t>3</w:t>
      </w:r>
      <w:r w:rsidRPr="00495FAF">
        <w:rPr>
          <w:noProof/>
        </w:rPr>
        <w:t>(2), 253–268.</w:t>
      </w:r>
    </w:p>
    <w:p w14:paraId="642DED35" w14:textId="52543743" w:rsidR="00F75C7A" w:rsidRDefault="00495FAF" w:rsidP="00B160C2">
      <w:pPr>
        <w:rPr>
          <w:b/>
        </w:rPr>
      </w:pPr>
      <w:r>
        <w:rPr>
          <w:b/>
        </w:rPr>
        <w:fldChar w:fldCharType="end"/>
      </w:r>
    </w:p>
    <w:p w14:paraId="1597CEFC" w14:textId="7BEC4EE4" w:rsidR="00BE6C62" w:rsidRDefault="00BE6C62" w:rsidP="00B160C2">
      <w:pPr>
        <w:rPr>
          <w:b/>
        </w:rPr>
      </w:pPr>
    </w:p>
    <w:p w14:paraId="339B8D9F" w14:textId="7194CBEC" w:rsidR="00BE6C62" w:rsidRDefault="00BE6C62" w:rsidP="00B160C2">
      <w:pPr>
        <w:rPr>
          <w:b/>
        </w:rPr>
      </w:pPr>
    </w:p>
    <w:p w14:paraId="746021A8" w14:textId="26F80CDD" w:rsidR="00BE6C62" w:rsidRDefault="00BE6C62" w:rsidP="00B160C2">
      <w:pPr>
        <w:rPr>
          <w:b/>
        </w:rPr>
      </w:pPr>
    </w:p>
    <w:p w14:paraId="1512443E" w14:textId="78D0BCB6" w:rsidR="00BE6C62" w:rsidRDefault="00BE6C62" w:rsidP="00B160C2">
      <w:pPr>
        <w:rPr>
          <w:b/>
        </w:rPr>
      </w:pPr>
    </w:p>
    <w:p w14:paraId="7AE4892D" w14:textId="2C6F7551" w:rsidR="00BE6C62" w:rsidRDefault="00BE6C62" w:rsidP="00B160C2">
      <w:pPr>
        <w:rPr>
          <w:b/>
        </w:rPr>
      </w:pPr>
    </w:p>
    <w:p w14:paraId="4AF4628A" w14:textId="1C75383A" w:rsidR="00BE6C62" w:rsidRDefault="00BE6C62" w:rsidP="00B160C2">
      <w:pPr>
        <w:rPr>
          <w:b/>
        </w:rPr>
      </w:pPr>
    </w:p>
    <w:p w14:paraId="57FAD8B8" w14:textId="4D58E7E7" w:rsidR="00BE6C62" w:rsidRDefault="00BE6C62" w:rsidP="00B160C2">
      <w:pPr>
        <w:rPr>
          <w:b/>
        </w:rPr>
      </w:pPr>
    </w:p>
    <w:p w14:paraId="09A0E3BE" w14:textId="7C4D976F" w:rsidR="00BE6C62" w:rsidRDefault="00BE6C62" w:rsidP="00B160C2">
      <w:pPr>
        <w:rPr>
          <w:b/>
        </w:rPr>
      </w:pPr>
    </w:p>
    <w:p w14:paraId="47B76BFE" w14:textId="62B6D40D" w:rsidR="00BE6C62" w:rsidRDefault="00BE6C62" w:rsidP="00B160C2">
      <w:pPr>
        <w:rPr>
          <w:b/>
        </w:rPr>
      </w:pPr>
    </w:p>
    <w:p w14:paraId="1AF1DC54" w14:textId="4B9E41AE" w:rsidR="00BE6C62" w:rsidRDefault="00BE6C62" w:rsidP="00B160C2">
      <w:pPr>
        <w:rPr>
          <w:b/>
        </w:rPr>
      </w:pPr>
    </w:p>
    <w:p w14:paraId="114A8EC6" w14:textId="7453FE3E" w:rsidR="00BE6C62" w:rsidRDefault="00BE6C62" w:rsidP="00B160C2">
      <w:pPr>
        <w:rPr>
          <w:b/>
        </w:rPr>
      </w:pPr>
    </w:p>
    <w:p w14:paraId="554D9931" w14:textId="1CFAD2A1" w:rsidR="00BE6C62" w:rsidRDefault="00BE6C62" w:rsidP="00B160C2">
      <w:pPr>
        <w:rPr>
          <w:b/>
        </w:rPr>
      </w:pPr>
    </w:p>
    <w:p w14:paraId="5D6F3E8E" w14:textId="0FBFC626" w:rsidR="00BE6C62" w:rsidRDefault="00BE6C62" w:rsidP="00B160C2">
      <w:pPr>
        <w:rPr>
          <w:b/>
        </w:rPr>
      </w:pPr>
    </w:p>
    <w:p w14:paraId="4B215D3F" w14:textId="5A0311A0" w:rsidR="00BE6C62" w:rsidRDefault="00BE6C62" w:rsidP="00B160C2">
      <w:pPr>
        <w:rPr>
          <w:b/>
        </w:rPr>
      </w:pPr>
    </w:p>
    <w:p w14:paraId="42C81BDD" w14:textId="11E1C6FA" w:rsidR="00BE6C62" w:rsidRDefault="00BE6C62" w:rsidP="00B160C2">
      <w:pPr>
        <w:rPr>
          <w:b/>
        </w:rPr>
      </w:pPr>
    </w:p>
    <w:p w14:paraId="1D9B288F" w14:textId="646FB137" w:rsidR="00BE6C62" w:rsidRDefault="00BE6C62" w:rsidP="00B160C2">
      <w:pPr>
        <w:rPr>
          <w:b/>
        </w:rPr>
      </w:pPr>
    </w:p>
    <w:p w14:paraId="2BEE7ED2" w14:textId="77841115" w:rsidR="00BE6C62" w:rsidRDefault="00BE6C62" w:rsidP="00B160C2">
      <w:pPr>
        <w:rPr>
          <w:b/>
        </w:rPr>
      </w:pPr>
    </w:p>
    <w:p w14:paraId="209047D2" w14:textId="5A1FFA0F" w:rsidR="00BE6C62" w:rsidRDefault="00BE6C62" w:rsidP="00B160C2">
      <w:pPr>
        <w:rPr>
          <w:b/>
        </w:rPr>
      </w:pPr>
    </w:p>
    <w:p w14:paraId="17C90930" w14:textId="167233F5" w:rsidR="00BE6C62" w:rsidRDefault="00BE6C62" w:rsidP="00B160C2">
      <w:pPr>
        <w:rPr>
          <w:b/>
        </w:rPr>
      </w:pPr>
    </w:p>
    <w:p w14:paraId="363FF65A" w14:textId="4EDAA4F3" w:rsidR="00BE6C62" w:rsidRDefault="00BE6C62" w:rsidP="00B160C2">
      <w:pPr>
        <w:rPr>
          <w:b/>
        </w:rPr>
      </w:pPr>
    </w:p>
    <w:p w14:paraId="34F6D858" w14:textId="7CD6682E" w:rsidR="00BE6C62" w:rsidRDefault="00BE6C62" w:rsidP="00B160C2">
      <w:pPr>
        <w:rPr>
          <w:b/>
        </w:rPr>
      </w:pPr>
    </w:p>
    <w:p w14:paraId="4867A01A" w14:textId="4A75D4CB" w:rsidR="00BE6C62" w:rsidRDefault="00BE6C62" w:rsidP="00B160C2">
      <w:pPr>
        <w:rPr>
          <w:b/>
        </w:rPr>
      </w:pPr>
    </w:p>
    <w:p w14:paraId="2571574D" w14:textId="082ED980" w:rsidR="00BE6C62" w:rsidRDefault="00BE6C62" w:rsidP="00B160C2">
      <w:pPr>
        <w:rPr>
          <w:b/>
        </w:rPr>
      </w:pPr>
    </w:p>
    <w:p w14:paraId="085AC3A4" w14:textId="1D1030A3" w:rsidR="00BE6C62" w:rsidRDefault="00BE6C62" w:rsidP="00B160C2">
      <w:pPr>
        <w:rPr>
          <w:b/>
        </w:rPr>
      </w:pPr>
    </w:p>
    <w:p w14:paraId="1126B0B0" w14:textId="145510C1" w:rsidR="00BE6C62" w:rsidRDefault="00BE6C62" w:rsidP="00B160C2">
      <w:pPr>
        <w:rPr>
          <w:b/>
        </w:rPr>
      </w:pPr>
    </w:p>
    <w:p w14:paraId="1E707429" w14:textId="5B251DA3" w:rsidR="00BE6C62" w:rsidRDefault="00BE6C62" w:rsidP="00B160C2">
      <w:pPr>
        <w:rPr>
          <w:b/>
        </w:rPr>
      </w:pPr>
    </w:p>
    <w:p w14:paraId="39EEE0C3" w14:textId="1C317DEC" w:rsidR="00BE6C62" w:rsidRDefault="00BE6C62" w:rsidP="00B160C2">
      <w:pPr>
        <w:rPr>
          <w:b/>
        </w:rPr>
      </w:pPr>
    </w:p>
    <w:p w14:paraId="31B87B7C" w14:textId="0D661918" w:rsidR="00BE6C62" w:rsidRDefault="00BE6C62" w:rsidP="00B160C2">
      <w:pPr>
        <w:rPr>
          <w:b/>
        </w:rPr>
      </w:pPr>
    </w:p>
    <w:p w14:paraId="20DD676A" w14:textId="68D5221A" w:rsidR="00BE6C62" w:rsidRDefault="00BE6C62" w:rsidP="00B160C2">
      <w:pPr>
        <w:rPr>
          <w:b/>
        </w:rPr>
      </w:pPr>
    </w:p>
    <w:p w14:paraId="538A1C0E" w14:textId="74633267" w:rsidR="00BE6C62" w:rsidRDefault="00BE6C62" w:rsidP="00B160C2">
      <w:pPr>
        <w:rPr>
          <w:b/>
        </w:rPr>
      </w:pPr>
    </w:p>
    <w:p w14:paraId="1C919A26" w14:textId="18D359AE" w:rsidR="00BE6C62" w:rsidRDefault="00BE6C62" w:rsidP="00B160C2">
      <w:pPr>
        <w:rPr>
          <w:b/>
        </w:rPr>
      </w:pPr>
    </w:p>
    <w:p w14:paraId="7F2432B0" w14:textId="2AB978E8" w:rsidR="00BE6C62" w:rsidRDefault="00BE6C62" w:rsidP="00B160C2">
      <w:pPr>
        <w:rPr>
          <w:b/>
        </w:rPr>
      </w:pPr>
    </w:p>
    <w:p w14:paraId="28603692" w14:textId="0E1A5429" w:rsidR="00BE6C62" w:rsidRDefault="00BE6C62" w:rsidP="00B160C2">
      <w:pPr>
        <w:rPr>
          <w:b/>
        </w:rPr>
      </w:pPr>
    </w:p>
    <w:p w14:paraId="231B698F" w14:textId="6DAD636B" w:rsidR="00BE6C62" w:rsidRDefault="00BE6C62" w:rsidP="00B160C2">
      <w:pPr>
        <w:rPr>
          <w:b/>
        </w:rPr>
      </w:pPr>
    </w:p>
    <w:p w14:paraId="2FCC0339" w14:textId="40A46538" w:rsidR="00BE6C62" w:rsidRDefault="00BE6C62" w:rsidP="00B160C2">
      <w:pPr>
        <w:rPr>
          <w:b/>
        </w:rPr>
      </w:pPr>
    </w:p>
    <w:p w14:paraId="7DCBE211" w14:textId="11ACA662" w:rsidR="00BE6C62" w:rsidRDefault="00BE6C62" w:rsidP="00B160C2">
      <w:pPr>
        <w:rPr>
          <w:b/>
        </w:rPr>
      </w:pPr>
    </w:p>
    <w:p w14:paraId="2777A8FD" w14:textId="349AABE8" w:rsidR="00BE6C62" w:rsidRDefault="00BE6C62" w:rsidP="00B160C2">
      <w:pPr>
        <w:rPr>
          <w:b/>
        </w:rPr>
      </w:pPr>
    </w:p>
    <w:p w14:paraId="2CC1AD63" w14:textId="1D257B18" w:rsidR="00BE6C62" w:rsidRDefault="00BE6C62" w:rsidP="00B160C2">
      <w:pPr>
        <w:rPr>
          <w:b/>
        </w:rPr>
      </w:pPr>
    </w:p>
    <w:p w14:paraId="41F0102D" w14:textId="31A95AA0" w:rsidR="00BE6C62" w:rsidRDefault="00BE6C62" w:rsidP="00B160C2">
      <w:pPr>
        <w:rPr>
          <w:b/>
        </w:rPr>
      </w:pPr>
    </w:p>
    <w:p w14:paraId="49068284" w14:textId="19C9EC5B" w:rsidR="00BE6C62" w:rsidRDefault="00BE6C62" w:rsidP="00B160C2">
      <w:pPr>
        <w:rPr>
          <w:b/>
        </w:rPr>
      </w:pPr>
    </w:p>
    <w:p w14:paraId="727D0FD6" w14:textId="42D56819" w:rsidR="00BE6C62" w:rsidRDefault="00BE6C62" w:rsidP="00B160C2">
      <w:pPr>
        <w:rPr>
          <w:b/>
        </w:rPr>
      </w:pPr>
    </w:p>
    <w:p w14:paraId="10075B88" w14:textId="054F18B9" w:rsidR="00BE6C62" w:rsidRDefault="00BE6C62" w:rsidP="00B160C2">
      <w:pPr>
        <w:rPr>
          <w:b/>
        </w:rPr>
      </w:pPr>
    </w:p>
    <w:p w14:paraId="46741A0B" w14:textId="6F17F19C" w:rsidR="00BE6C62" w:rsidRDefault="00BE6C62" w:rsidP="00B160C2">
      <w:pPr>
        <w:rPr>
          <w:b/>
        </w:rPr>
      </w:pPr>
    </w:p>
    <w:p w14:paraId="049CD0CE" w14:textId="0F032E4E" w:rsidR="00BE6C62" w:rsidRDefault="00BE6C62" w:rsidP="00B160C2">
      <w:pPr>
        <w:rPr>
          <w:b/>
        </w:rPr>
      </w:pPr>
    </w:p>
    <w:p w14:paraId="0814140C" w14:textId="0551BC32" w:rsidR="00BE6C62" w:rsidRDefault="00BE6C62" w:rsidP="00B160C2">
      <w:pPr>
        <w:rPr>
          <w:b/>
        </w:rPr>
      </w:pPr>
    </w:p>
    <w:p w14:paraId="6CA5E2B0" w14:textId="32F678DE" w:rsidR="00F75C7A" w:rsidRDefault="00F75C7A" w:rsidP="00B160C2">
      <w:pPr>
        <w:rPr>
          <w:b/>
        </w:rPr>
      </w:pPr>
    </w:p>
    <w:p w14:paraId="3487AB19" w14:textId="53BBBEBD" w:rsidR="00F75C7A" w:rsidRDefault="00F75C7A" w:rsidP="00B160C2">
      <w:pPr>
        <w:rPr>
          <w:b/>
        </w:rPr>
      </w:pPr>
    </w:p>
    <w:p w14:paraId="64913EA3" w14:textId="331CD539" w:rsidR="00F75C7A" w:rsidRDefault="00F75C7A" w:rsidP="00B160C2">
      <w:pPr>
        <w:rPr>
          <w:b/>
        </w:rPr>
      </w:pPr>
    </w:p>
    <w:p w14:paraId="742CB5A9" w14:textId="7241F8F2" w:rsidR="00F75C7A" w:rsidRDefault="00F75C7A" w:rsidP="00B160C2">
      <w:pPr>
        <w:rPr>
          <w:b/>
        </w:rPr>
      </w:pPr>
    </w:p>
    <w:p w14:paraId="67F8531F" w14:textId="3C99CC2A" w:rsidR="00F75C7A" w:rsidRDefault="00F75C7A" w:rsidP="00B160C2">
      <w:pPr>
        <w:rPr>
          <w:b/>
        </w:rPr>
      </w:pPr>
    </w:p>
    <w:p w14:paraId="733A436B" w14:textId="1D3949BF" w:rsidR="00F75C7A" w:rsidRDefault="00F75C7A" w:rsidP="00B160C2">
      <w:pPr>
        <w:rPr>
          <w:b/>
        </w:rPr>
      </w:pPr>
    </w:p>
    <w:p w14:paraId="39CEF130" w14:textId="77777777" w:rsidR="00F75C7A" w:rsidRPr="002E36A8" w:rsidRDefault="00F75C7A" w:rsidP="00B160C2">
      <w:pPr>
        <w:rPr>
          <w:b/>
          <w:lang w:val="id-ID"/>
        </w:rPr>
      </w:pPr>
    </w:p>
    <w:p w14:paraId="1A193D16" w14:textId="77777777" w:rsidR="00B160C2" w:rsidRPr="002E36A8" w:rsidRDefault="00B160C2" w:rsidP="00B160C2">
      <w:pPr>
        <w:rPr>
          <w:b/>
          <w:lang w:val="id-ID"/>
        </w:rPr>
      </w:pPr>
    </w:p>
    <w:p w14:paraId="1F326A00" w14:textId="6C1956E4" w:rsidR="00F75C7A" w:rsidRDefault="00F75C7A" w:rsidP="00F75C7A">
      <w:pPr>
        <w:tabs>
          <w:tab w:val="left" w:pos="720"/>
        </w:tabs>
        <w:ind w:firstLine="567"/>
        <w:jc w:val="both"/>
      </w:pPr>
    </w:p>
    <w:p w14:paraId="23276151" w14:textId="38CD16E6" w:rsidR="00F75C7A" w:rsidRDefault="00F75C7A" w:rsidP="00F75C7A">
      <w:pPr>
        <w:tabs>
          <w:tab w:val="left" w:pos="720"/>
        </w:tabs>
        <w:ind w:firstLine="567"/>
        <w:jc w:val="both"/>
      </w:pPr>
    </w:p>
    <w:p w14:paraId="2EF4516B" w14:textId="6DE443DE" w:rsidR="00F75C7A" w:rsidRDefault="00F75C7A" w:rsidP="00F75C7A">
      <w:pPr>
        <w:ind w:firstLine="567"/>
        <w:jc w:val="both"/>
      </w:pPr>
    </w:p>
    <w:p w14:paraId="690C9F38" w14:textId="2445260D" w:rsidR="00F75C7A" w:rsidRDefault="00F75C7A" w:rsidP="00F75C7A">
      <w:pPr>
        <w:ind w:firstLine="567"/>
        <w:jc w:val="both"/>
      </w:pPr>
    </w:p>
    <w:p w14:paraId="0BD17A1F" w14:textId="7E46AFFB" w:rsidR="00F75C7A" w:rsidRDefault="00F75C7A" w:rsidP="00F75C7A">
      <w:pPr>
        <w:ind w:firstLine="567"/>
        <w:jc w:val="both"/>
      </w:pPr>
    </w:p>
    <w:p w14:paraId="78DA1D47" w14:textId="62A2189D" w:rsidR="00F75C7A" w:rsidRDefault="00F75C7A" w:rsidP="00F75C7A">
      <w:pPr>
        <w:ind w:firstLine="567"/>
        <w:jc w:val="both"/>
      </w:pPr>
    </w:p>
    <w:p w14:paraId="7F97278E" w14:textId="64D581B2" w:rsidR="00F75C7A" w:rsidRDefault="00F75C7A" w:rsidP="00F75C7A">
      <w:pPr>
        <w:ind w:firstLine="567"/>
        <w:jc w:val="both"/>
      </w:pPr>
    </w:p>
    <w:p w14:paraId="6DDD8777" w14:textId="66A2DF75" w:rsidR="00F75C7A" w:rsidRDefault="00F75C7A" w:rsidP="00F75C7A">
      <w:pPr>
        <w:ind w:firstLine="567"/>
        <w:jc w:val="both"/>
      </w:pPr>
    </w:p>
    <w:p w14:paraId="116375D5" w14:textId="2FAC1631" w:rsidR="00F75C7A" w:rsidRDefault="00F75C7A" w:rsidP="00F75C7A">
      <w:pPr>
        <w:ind w:firstLine="567"/>
        <w:jc w:val="both"/>
      </w:pPr>
    </w:p>
    <w:p w14:paraId="77DC16E9" w14:textId="5167E2ED" w:rsidR="00F75C7A" w:rsidRDefault="00F75C7A" w:rsidP="00F75C7A">
      <w:pPr>
        <w:ind w:firstLine="567"/>
        <w:jc w:val="both"/>
      </w:pPr>
    </w:p>
    <w:p w14:paraId="197988B9" w14:textId="667EE6E3" w:rsidR="00F75C7A" w:rsidRDefault="00F75C7A" w:rsidP="00F75C7A">
      <w:pPr>
        <w:ind w:firstLine="567"/>
        <w:jc w:val="both"/>
      </w:pPr>
    </w:p>
    <w:p w14:paraId="2D6C8FD2" w14:textId="38D640B5" w:rsidR="00F75C7A" w:rsidRDefault="00F75C7A" w:rsidP="00F75C7A">
      <w:pPr>
        <w:ind w:firstLine="567"/>
        <w:jc w:val="both"/>
      </w:pPr>
    </w:p>
    <w:p w14:paraId="0E7D3C4B" w14:textId="757EC93B" w:rsidR="00F75C7A" w:rsidRDefault="00F75C7A" w:rsidP="00F75C7A">
      <w:pPr>
        <w:ind w:firstLine="567"/>
        <w:jc w:val="both"/>
      </w:pPr>
    </w:p>
    <w:p w14:paraId="1BFAE149" w14:textId="02A162F3" w:rsidR="00F75C7A" w:rsidRDefault="00F75C7A" w:rsidP="00F75C7A">
      <w:pPr>
        <w:ind w:firstLine="567"/>
        <w:jc w:val="both"/>
      </w:pPr>
    </w:p>
    <w:p w14:paraId="045DA4F3" w14:textId="178DB940" w:rsidR="00F75C7A" w:rsidRDefault="00F75C7A" w:rsidP="00F75C7A">
      <w:pPr>
        <w:ind w:firstLine="567"/>
        <w:jc w:val="both"/>
      </w:pPr>
    </w:p>
    <w:p w14:paraId="330894D9" w14:textId="6B4313CC" w:rsidR="00F75C7A" w:rsidRDefault="00F75C7A" w:rsidP="00F75C7A">
      <w:pPr>
        <w:ind w:firstLine="567"/>
        <w:jc w:val="both"/>
      </w:pPr>
    </w:p>
    <w:p w14:paraId="075B5BD5" w14:textId="56DEA6A9" w:rsidR="00F75C7A" w:rsidRDefault="00F75C7A" w:rsidP="00F75C7A">
      <w:pPr>
        <w:ind w:firstLine="567"/>
        <w:jc w:val="both"/>
      </w:pPr>
    </w:p>
    <w:p w14:paraId="36AC88A6" w14:textId="77777777" w:rsidR="00F75C7A" w:rsidRDefault="00F75C7A" w:rsidP="00F75C7A">
      <w:pPr>
        <w:jc w:val="both"/>
      </w:pPr>
    </w:p>
    <w:p w14:paraId="2CAEBF8C" w14:textId="46F731DB" w:rsidR="00F75C7A" w:rsidRDefault="00F75C7A" w:rsidP="00F75C7A">
      <w:pPr>
        <w:tabs>
          <w:tab w:val="left" w:pos="720"/>
        </w:tabs>
        <w:ind w:firstLine="567"/>
        <w:jc w:val="both"/>
      </w:pPr>
    </w:p>
    <w:p w14:paraId="144069CA" w14:textId="06272BF3" w:rsidR="00F75C7A" w:rsidRDefault="00F75C7A" w:rsidP="00F75C7A">
      <w:pPr>
        <w:tabs>
          <w:tab w:val="left" w:pos="720"/>
        </w:tabs>
        <w:ind w:firstLine="567"/>
        <w:jc w:val="both"/>
      </w:pPr>
    </w:p>
    <w:p w14:paraId="27CDBA48" w14:textId="1A702E0E" w:rsidR="00F75C7A" w:rsidRDefault="00F75C7A" w:rsidP="00F75C7A">
      <w:pPr>
        <w:tabs>
          <w:tab w:val="left" w:pos="720"/>
        </w:tabs>
        <w:ind w:firstLine="567"/>
        <w:jc w:val="both"/>
      </w:pPr>
    </w:p>
    <w:p w14:paraId="5CA39704" w14:textId="0AE55CAF" w:rsidR="00F75C7A" w:rsidRDefault="00F75C7A" w:rsidP="00F75C7A">
      <w:pPr>
        <w:tabs>
          <w:tab w:val="left" w:pos="720"/>
        </w:tabs>
        <w:ind w:firstLine="567"/>
        <w:jc w:val="both"/>
      </w:pPr>
    </w:p>
    <w:p w14:paraId="1C214C17" w14:textId="4470CFC5" w:rsidR="00F75C7A" w:rsidRDefault="00F75C7A" w:rsidP="00F75C7A">
      <w:pPr>
        <w:tabs>
          <w:tab w:val="left" w:pos="720"/>
        </w:tabs>
        <w:ind w:firstLine="567"/>
        <w:jc w:val="both"/>
      </w:pPr>
    </w:p>
    <w:p w14:paraId="36DF81FF" w14:textId="378AEDC7" w:rsidR="00F75C7A" w:rsidRDefault="00F75C7A" w:rsidP="00F75C7A">
      <w:pPr>
        <w:tabs>
          <w:tab w:val="left" w:pos="720"/>
        </w:tabs>
        <w:ind w:firstLine="567"/>
        <w:jc w:val="both"/>
      </w:pPr>
    </w:p>
    <w:p w14:paraId="67D0B279" w14:textId="4C5BBB3A" w:rsidR="00F75C7A" w:rsidRDefault="00F75C7A" w:rsidP="00F75C7A">
      <w:pPr>
        <w:tabs>
          <w:tab w:val="left" w:pos="720"/>
        </w:tabs>
        <w:ind w:firstLine="567"/>
        <w:jc w:val="both"/>
      </w:pPr>
    </w:p>
    <w:p w14:paraId="762A6FCB" w14:textId="550FA2C6" w:rsidR="00F75C7A" w:rsidRDefault="00F75C7A" w:rsidP="00F75C7A">
      <w:pPr>
        <w:tabs>
          <w:tab w:val="left" w:pos="720"/>
        </w:tabs>
        <w:ind w:firstLine="567"/>
        <w:jc w:val="both"/>
      </w:pPr>
    </w:p>
    <w:p w14:paraId="53E472A6" w14:textId="7E0F39A5" w:rsidR="00F75C7A" w:rsidRDefault="00F75C7A" w:rsidP="00F75C7A">
      <w:pPr>
        <w:tabs>
          <w:tab w:val="left" w:pos="720"/>
        </w:tabs>
        <w:ind w:firstLine="567"/>
        <w:jc w:val="both"/>
      </w:pPr>
    </w:p>
    <w:p w14:paraId="29236C00" w14:textId="4EF2F59F" w:rsidR="00F75C7A" w:rsidRDefault="00F75C7A" w:rsidP="00F75C7A">
      <w:pPr>
        <w:tabs>
          <w:tab w:val="left" w:pos="720"/>
        </w:tabs>
        <w:ind w:firstLine="567"/>
        <w:jc w:val="both"/>
      </w:pPr>
    </w:p>
    <w:p w14:paraId="59C5A263" w14:textId="0DF390B3" w:rsidR="00F75C7A" w:rsidRDefault="00F75C7A" w:rsidP="00F75C7A">
      <w:pPr>
        <w:tabs>
          <w:tab w:val="left" w:pos="720"/>
        </w:tabs>
        <w:ind w:firstLine="567"/>
        <w:jc w:val="both"/>
      </w:pPr>
    </w:p>
    <w:p w14:paraId="5402E99C" w14:textId="0EC8E38F" w:rsidR="00F75C7A" w:rsidRDefault="00F75C7A" w:rsidP="00F75C7A">
      <w:pPr>
        <w:tabs>
          <w:tab w:val="left" w:pos="720"/>
        </w:tabs>
        <w:ind w:firstLine="567"/>
        <w:jc w:val="both"/>
      </w:pPr>
    </w:p>
    <w:p w14:paraId="4BCEAF47" w14:textId="532717D3" w:rsidR="00F75C7A" w:rsidRDefault="00F75C7A" w:rsidP="00F75C7A">
      <w:pPr>
        <w:tabs>
          <w:tab w:val="left" w:pos="720"/>
        </w:tabs>
        <w:ind w:firstLine="567"/>
        <w:jc w:val="both"/>
      </w:pPr>
    </w:p>
    <w:p w14:paraId="1DC9DC1C" w14:textId="640DEB92" w:rsidR="00F75C7A" w:rsidRDefault="00F75C7A" w:rsidP="00F75C7A">
      <w:pPr>
        <w:tabs>
          <w:tab w:val="left" w:pos="720"/>
        </w:tabs>
        <w:ind w:firstLine="567"/>
        <w:jc w:val="both"/>
      </w:pPr>
    </w:p>
    <w:p w14:paraId="0513323C" w14:textId="77777777" w:rsidR="00F75C7A" w:rsidRDefault="00F75C7A" w:rsidP="00F75C7A">
      <w:pPr>
        <w:tabs>
          <w:tab w:val="left" w:pos="720"/>
        </w:tabs>
        <w:ind w:firstLine="567"/>
        <w:jc w:val="both"/>
      </w:pPr>
    </w:p>
    <w:p w14:paraId="7E3B54FC" w14:textId="77777777" w:rsidR="00F75C7A" w:rsidRDefault="00F75C7A" w:rsidP="00F75C7A">
      <w:pPr>
        <w:tabs>
          <w:tab w:val="left" w:pos="720"/>
        </w:tabs>
        <w:ind w:firstLine="567"/>
        <w:jc w:val="both"/>
      </w:pPr>
    </w:p>
    <w:p w14:paraId="1C3F15D3" w14:textId="77777777" w:rsidR="00F75C7A" w:rsidRDefault="00F75C7A" w:rsidP="00F75C7A">
      <w:pPr>
        <w:tabs>
          <w:tab w:val="left" w:pos="720"/>
        </w:tabs>
        <w:ind w:firstLine="567"/>
        <w:jc w:val="both"/>
      </w:pPr>
    </w:p>
    <w:p w14:paraId="7D11C01C" w14:textId="77777777" w:rsidR="00F75C7A" w:rsidRDefault="00F75C7A" w:rsidP="00F75C7A">
      <w:pPr>
        <w:tabs>
          <w:tab w:val="left" w:pos="720"/>
        </w:tabs>
        <w:ind w:firstLine="567"/>
        <w:jc w:val="both"/>
      </w:pPr>
    </w:p>
    <w:p w14:paraId="096DD61C" w14:textId="77777777" w:rsidR="00F75C7A" w:rsidRDefault="00F75C7A" w:rsidP="00F75C7A">
      <w:pPr>
        <w:tabs>
          <w:tab w:val="left" w:pos="720"/>
        </w:tabs>
        <w:ind w:firstLine="567"/>
        <w:jc w:val="both"/>
      </w:pPr>
    </w:p>
    <w:p w14:paraId="1954168F" w14:textId="77777777" w:rsidR="00F75C7A" w:rsidRDefault="00F75C7A" w:rsidP="00F75C7A">
      <w:pPr>
        <w:tabs>
          <w:tab w:val="left" w:pos="720"/>
        </w:tabs>
        <w:ind w:firstLine="567"/>
        <w:jc w:val="both"/>
      </w:pPr>
    </w:p>
    <w:p w14:paraId="6A36388D" w14:textId="77777777" w:rsidR="00F75C7A" w:rsidRDefault="00F75C7A" w:rsidP="00F75C7A">
      <w:pPr>
        <w:tabs>
          <w:tab w:val="left" w:pos="720"/>
        </w:tabs>
        <w:ind w:firstLine="567"/>
        <w:jc w:val="both"/>
      </w:pPr>
    </w:p>
    <w:p w14:paraId="3722EC82" w14:textId="77777777" w:rsidR="00F75C7A" w:rsidRDefault="00F75C7A" w:rsidP="00F75C7A">
      <w:pPr>
        <w:tabs>
          <w:tab w:val="left" w:pos="720"/>
        </w:tabs>
        <w:ind w:firstLine="567"/>
        <w:jc w:val="both"/>
      </w:pPr>
    </w:p>
    <w:p w14:paraId="6966E718" w14:textId="77777777" w:rsidR="00F75C7A" w:rsidRDefault="00F75C7A" w:rsidP="00F75C7A">
      <w:pPr>
        <w:tabs>
          <w:tab w:val="left" w:pos="720"/>
        </w:tabs>
        <w:ind w:firstLine="567"/>
        <w:jc w:val="both"/>
      </w:pPr>
    </w:p>
    <w:p w14:paraId="7962EECF" w14:textId="77777777" w:rsidR="00F75C7A" w:rsidRDefault="00F75C7A" w:rsidP="00F75C7A">
      <w:pPr>
        <w:tabs>
          <w:tab w:val="left" w:pos="720"/>
        </w:tabs>
        <w:ind w:firstLine="567"/>
        <w:jc w:val="both"/>
      </w:pPr>
    </w:p>
    <w:p w14:paraId="6D0FD207" w14:textId="77777777" w:rsidR="00F75C7A" w:rsidRDefault="00F75C7A" w:rsidP="00F75C7A">
      <w:pPr>
        <w:tabs>
          <w:tab w:val="left" w:pos="720"/>
        </w:tabs>
        <w:ind w:firstLine="567"/>
        <w:jc w:val="both"/>
      </w:pPr>
    </w:p>
    <w:p w14:paraId="003469B9" w14:textId="77777777" w:rsidR="00F75C7A" w:rsidRDefault="00F75C7A" w:rsidP="00F75C7A">
      <w:pPr>
        <w:tabs>
          <w:tab w:val="left" w:pos="720"/>
        </w:tabs>
        <w:ind w:firstLine="567"/>
        <w:jc w:val="both"/>
      </w:pPr>
    </w:p>
    <w:p w14:paraId="1E0A8393" w14:textId="45CEF885" w:rsidR="00202813" w:rsidRPr="002E36A8" w:rsidRDefault="00202813" w:rsidP="00835AAB">
      <w:pPr>
        <w:widowControl w:val="0"/>
        <w:autoSpaceDE w:val="0"/>
        <w:autoSpaceDN w:val="0"/>
        <w:adjustRightInd w:val="0"/>
        <w:ind w:left="480" w:hanging="480"/>
        <w:jc w:val="both"/>
        <w:rPr>
          <w:b/>
        </w:rPr>
        <w:sectPr w:rsidR="00202813" w:rsidRPr="002E36A8" w:rsidSect="00620D8E">
          <w:type w:val="continuous"/>
          <w:pgSz w:w="11907" w:h="16839" w:code="9"/>
          <w:pgMar w:top="1701" w:right="1701" w:bottom="2268" w:left="2268" w:header="720" w:footer="720" w:gutter="0"/>
          <w:cols w:num="2" w:space="454"/>
          <w:docGrid w:linePitch="360"/>
        </w:sectPr>
      </w:pPr>
    </w:p>
    <w:p w14:paraId="14665D46" w14:textId="77777777" w:rsidR="000164F0" w:rsidRPr="002E36A8" w:rsidRDefault="000164F0" w:rsidP="00D56051">
      <w:pPr>
        <w:pStyle w:val="ListParagraph"/>
        <w:tabs>
          <w:tab w:val="left" w:pos="3396"/>
        </w:tabs>
        <w:ind w:left="0"/>
        <w:jc w:val="both"/>
        <w:rPr>
          <w:b/>
          <w:lang w:val="id-ID"/>
        </w:rPr>
      </w:pPr>
    </w:p>
    <w:sectPr w:rsidR="000164F0" w:rsidRPr="002E36A8" w:rsidSect="00D95598">
      <w:type w:val="continuous"/>
      <w:pgSz w:w="11907" w:h="16839" w:code="9"/>
      <w:pgMar w:top="1701" w:right="1701" w:bottom="2268" w:left="2268" w:header="720" w:footer="720" w:gutter="0"/>
      <w:cols w:space="454"/>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AC9C6A3" w14:textId="77777777" w:rsidR="004248A5" w:rsidRDefault="004248A5" w:rsidP="00D47E83">
      <w:r>
        <w:separator/>
      </w:r>
    </w:p>
  </w:endnote>
  <w:endnote w:type="continuationSeparator" w:id="0">
    <w:p w14:paraId="4609966F" w14:textId="77777777" w:rsidR="004248A5" w:rsidRDefault="004248A5" w:rsidP="00D47E8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1F4F2C9" w14:textId="77777777" w:rsidR="004248A5" w:rsidRDefault="004248A5" w:rsidP="00D47E83">
      <w:r>
        <w:separator/>
      </w:r>
    </w:p>
  </w:footnote>
  <w:footnote w:type="continuationSeparator" w:id="0">
    <w:p w14:paraId="6784CFE1" w14:textId="77777777" w:rsidR="004248A5" w:rsidRDefault="004248A5" w:rsidP="00D47E8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5A457D"/>
    <w:multiLevelType w:val="hybridMultilevel"/>
    <w:tmpl w:val="3DE86FD2"/>
    <w:lvl w:ilvl="0" w:tplc="0421000F">
      <w:start w:val="1"/>
      <w:numFmt w:val="decimal"/>
      <w:lvlText w:val="%1."/>
      <w:lvlJc w:val="left"/>
      <w:pPr>
        <w:ind w:left="1854" w:hanging="360"/>
      </w:pPr>
      <w:rPr>
        <w:rFonts w:hint="default"/>
      </w:rPr>
    </w:lvl>
    <w:lvl w:ilvl="1" w:tplc="04090003" w:tentative="1">
      <w:start w:val="1"/>
      <w:numFmt w:val="bullet"/>
      <w:lvlText w:val="o"/>
      <w:lvlJc w:val="left"/>
      <w:pPr>
        <w:ind w:left="2574" w:hanging="360"/>
      </w:pPr>
      <w:rPr>
        <w:rFonts w:ascii="Courier New" w:hAnsi="Courier New" w:cs="Courier New" w:hint="default"/>
      </w:rPr>
    </w:lvl>
    <w:lvl w:ilvl="2" w:tplc="04090005" w:tentative="1">
      <w:start w:val="1"/>
      <w:numFmt w:val="bullet"/>
      <w:lvlText w:val=""/>
      <w:lvlJc w:val="left"/>
      <w:pPr>
        <w:ind w:left="3294" w:hanging="360"/>
      </w:pPr>
      <w:rPr>
        <w:rFonts w:ascii="Wingdings" w:hAnsi="Wingdings" w:hint="default"/>
      </w:rPr>
    </w:lvl>
    <w:lvl w:ilvl="3" w:tplc="04090001" w:tentative="1">
      <w:start w:val="1"/>
      <w:numFmt w:val="bullet"/>
      <w:lvlText w:val=""/>
      <w:lvlJc w:val="left"/>
      <w:pPr>
        <w:ind w:left="4014" w:hanging="360"/>
      </w:pPr>
      <w:rPr>
        <w:rFonts w:ascii="Symbol" w:hAnsi="Symbol" w:hint="default"/>
      </w:rPr>
    </w:lvl>
    <w:lvl w:ilvl="4" w:tplc="04090003" w:tentative="1">
      <w:start w:val="1"/>
      <w:numFmt w:val="bullet"/>
      <w:lvlText w:val="o"/>
      <w:lvlJc w:val="left"/>
      <w:pPr>
        <w:ind w:left="4734" w:hanging="360"/>
      </w:pPr>
      <w:rPr>
        <w:rFonts w:ascii="Courier New" w:hAnsi="Courier New" w:cs="Courier New" w:hint="default"/>
      </w:rPr>
    </w:lvl>
    <w:lvl w:ilvl="5" w:tplc="04090005" w:tentative="1">
      <w:start w:val="1"/>
      <w:numFmt w:val="bullet"/>
      <w:lvlText w:val=""/>
      <w:lvlJc w:val="left"/>
      <w:pPr>
        <w:ind w:left="5454" w:hanging="360"/>
      </w:pPr>
      <w:rPr>
        <w:rFonts w:ascii="Wingdings" w:hAnsi="Wingdings" w:hint="default"/>
      </w:rPr>
    </w:lvl>
    <w:lvl w:ilvl="6" w:tplc="04090001" w:tentative="1">
      <w:start w:val="1"/>
      <w:numFmt w:val="bullet"/>
      <w:lvlText w:val=""/>
      <w:lvlJc w:val="left"/>
      <w:pPr>
        <w:ind w:left="6174" w:hanging="360"/>
      </w:pPr>
      <w:rPr>
        <w:rFonts w:ascii="Symbol" w:hAnsi="Symbol" w:hint="default"/>
      </w:rPr>
    </w:lvl>
    <w:lvl w:ilvl="7" w:tplc="04090003" w:tentative="1">
      <w:start w:val="1"/>
      <w:numFmt w:val="bullet"/>
      <w:lvlText w:val="o"/>
      <w:lvlJc w:val="left"/>
      <w:pPr>
        <w:ind w:left="6894" w:hanging="360"/>
      </w:pPr>
      <w:rPr>
        <w:rFonts w:ascii="Courier New" w:hAnsi="Courier New" w:cs="Courier New" w:hint="default"/>
      </w:rPr>
    </w:lvl>
    <w:lvl w:ilvl="8" w:tplc="04090005" w:tentative="1">
      <w:start w:val="1"/>
      <w:numFmt w:val="bullet"/>
      <w:lvlText w:val=""/>
      <w:lvlJc w:val="left"/>
      <w:pPr>
        <w:ind w:left="7614" w:hanging="360"/>
      </w:pPr>
      <w:rPr>
        <w:rFonts w:ascii="Wingdings" w:hAnsi="Wingdings" w:hint="default"/>
      </w:rPr>
    </w:lvl>
  </w:abstractNum>
  <w:abstractNum w:abstractNumId="1" w15:restartNumberingAfterBreak="0">
    <w:nsid w:val="15D11EEA"/>
    <w:multiLevelType w:val="hybridMultilevel"/>
    <w:tmpl w:val="69660EAE"/>
    <w:lvl w:ilvl="0" w:tplc="0409000F">
      <w:start w:val="1"/>
      <w:numFmt w:val="decimal"/>
      <w:lvlText w:val="%1."/>
      <w:lvlJc w:val="left"/>
      <w:pPr>
        <w:ind w:left="1014" w:hanging="360"/>
      </w:pPr>
    </w:lvl>
    <w:lvl w:ilvl="1" w:tplc="04090019" w:tentative="1">
      <w:start w:val="1"/>
      <w:numFmt w:val="lowerLetter"/>
      <w:lvlText w:val="%2."/>
      <w:lvlJc w:val="left"/>
      <w:pPr>
        <w:ind w:left="1734" w:hanging="360"/>
      </w:pPr>
    </w:lvl>
    <w:lvl w:ilvl="2" w:tplc="0409001B" w:tentative="1">
      <w:start w:val="1"/>
      <w:numFmt w:val="lowerRoman"/>
      <w:lvlText w:val="%3."/>
      <w:lvlJc w:val="right"/>
      <w:pPr>
        <w:ind w:left="2454" w:hanging="180"/>
      </w:pPr>
    </w:lvl>
    <w:lvl w:ilvl="3" w:tplc="0409000F" w:tentative="1">
      <w:start w:val="1"/>
      <w:numFmt w:val="decimal"/>
      <w:lvlText w:val="%4."/>
      <w:lvlJc w:val="left"/>
      <w:pPr>
        <w:ind w:left="3174" w:hanging="360"/>
      </w:pPr>
    </w:lvl>
    <w:lvl w:ilvl="4" w:tplc="04090019" w:tentative="1">
      <w:start w:val="1"/>
      <w:numFmt w:val="lowerLetter"/>
      <w:lvlText w:val="%5."/>
      <w:lvlJc w:val="left"/>
      <w:pPr>
        <w:ind w:left="3894" w:hanging="360"/>
      </w:pPr>
    </w:lvl>
    <w:lvl w:ilvl="5" w:tplc="0409001B" w:tentative="1">
      <w:start w:val="1"/>
      <w:numFmt w:val="lowerRoman"/>
      <w:lvlText w:val="%6."/>
      <w:lvlJc w:val="right"/>
      <w:pPr>
        <w:ind w:left="4614" w:hanging="180"/>
      </w:pPr>
    </w:lvl>
    <w:lvl w:ilvl="6" w:tplc="0409000F" w:tentative="1">
      <w:start w:val="1"/>
      <w:numFmt w:val="decimal"/>
      <w:lvlText w:val="%7."/>
      <w:lvlJc w:val="left"/>
      <w:pPr>
        <w:ind w:left="5334" w:hanging="360"/>
      </w:pPr>
    </w:lvl>
    <w:lvl w:ilvl="7" w:tplc="04090019" w:tentative="1">
      <w:start w:val="1"/>
      <w:numFmt w:val="lowerLetter"/>
      <w:lvlText w:val="%8."/>
      <w:lvlJc w:val="left"/>
      <w:pPr>
        <w:ind w:left="6054" w:hanging="360"/>
      </w:pPr>
    </w:lvl>
    <w:lvl w:ilvl="8" w:tplc="0409001B" w:tentative="1">
      <w:start w:val="1"/>
      <w:numFmt w:val="lowerRoman"/>
      <w:lvlText w:val="%9."/>
      <w:lvlJc w:val="right"/>
      <w:pPr>
        <w:ind w:left="6774" w:hanging="180"/>
      </w:pPr>
    </w:lvl>
  </w:abstractNum>
  <w:abstractNum w:abstractNumId="2" w15:restartNumberingAfterBreak="0">
    <w:nsid w:val="1987045C"/>
    <w:multiLevelType w:val="hybridMultilevel"/>
    <w:tmpl w:val="A2A07714"/>
    <w:lvl w:ilvl="0" w:tplc="EEA84ECE">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9EE238C"/>
    <w:multiLevelType w:val="hybridMultilevel"/>
    <w:tmpl w:val="BD62ED36"/>
    <w:lvl w:ilvl="0" w:tplc="EEA84ECE">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F224EA3"/>
    <w:multiLevelType w:val="hybridMultilevel"/>
    <w:tmpl w:val="FEF8316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EC51913"/>
    <w:multiLevelType w:val="hybridMultilevel"/>
    <w:tmpl w:val="69E875F4"/>
    <w:lvl w:ilvl="0" w:tplc="0409000F">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6" w15:restartNumberingAfterBreak="0">
    <w:nsid w:val="54254B89"/>
    <w:multiLevelType w:val="hybridMultilevel"/>
    <w:tmpl w:val="03264AD6"/>
    <w:lvl w:ilvl="0" w:tplc="0409000F">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7" w15:restartNumberingAfterBreak="0">
    <w:nsid w:val="5DD90515"/>
    <w:multiLevelType w:val="multilevel"/>
    <w:tmpl w:val="529447FC"/>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8" w15:restartNumberingAfterBreak="0">
    <w:nsid w:val="5FC669B2"/>
    <w:multiLevelType w:val="hybridMultilevel"/>
    <w:tmpl w:val="D58AC706"/>
    <w:lvl w:ilvl="0" w:tplc="6190476E">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num w:numId="1">
    <w:abstractNumId w:val="7"/>
  </w:num>
  <w:num w:numId="2">
    <w:abstractNumId w:val="0"/>
  </w:num>
  <w:num w:numId="3">
    <w:abstractNumId w:val="8"/>
  </w:num>
  <w:num w:numId="4">
    <w:abstractNumId w:val="6"/>
  </w:num>
  <w:num w:numId="5">
    <w:abstractNumId w:val="1"/>
  </w:num>
  <w:num w:numId="6">
    <w:abstractNumId w:val="4"/>
  </w:num>
  <w:num w:numId="7">
    <w:abstractNumId w:val="2"/>
  </w:num>
  <w:num w:numId="8">
    <w:abstractNumId w:val="3"/>
  </w:num>
  <w:num w:numId="9">
    <w:abstractNumId w:val="5"/>
  </w:num>
  <w:numIdMacAtCleanup w:val="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hideSpellingErrors/>
  <w:defaultTabStop w:val="720"/>
  <w:autoHyphenation/>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D47E83"/>
    <w:rsid w:val="00002C57"/>
    <w:rsid w:val="000107D1"/>
    <w:rsid w:val="000164F0"/>
    <w:rsid w:val="00061060"/>
    <w:rsid w:val="000662FE"/>
    <w:rsid w:val="0006709B"/>
    <w:rsid w:val="00070849"/>
    <w:rsid w:val="000A2970"/>
    <w:rsid w:val="000A5B6F"/>
    <w:rsid w:val="000B4C0A"/>
    <w:rsid w:val="000C2FB0"/>
    <w:rsid w:val="000C6100"/>
    <w:rsid w:val="000C67B9"/>
    <w:rsid w:val="000D11BE"/>
    <w:rsid w:val="000D3BBF"/>
    <w:rsid w:val="000D6C4F"/>
    <w:rsid w:val="000E17C3"/>
    <w:rsid w:val="001040C8"/>
    <w:rsid w:val="001242B3"/>
    <w:rsid w:val="00126CB5"/>
    <w:rsid w:val="0013379B"/>
    <w:rsid w:val="001340A9"/>
    <w:rsid w:val="001408B1"/>
    <w:rsid w:val="0014485C"/>
    <w:rsid w:val="00145F11"/>
    <w:rsid w:val="00157CF0"/>
    <w:rsid w:val="001707D8"/>
    <w:rsid w:val="00174162"/>
    <w:rsid w:val="00184D2A"/>
    <w:rsid w:val="001870B1"/>
    <w:rsid w:val="001A2559"/>
    <w:rsid w:val="001A467C"/>
    <w:rsid w:val="001C7779"/>
    <w:rsid w:val="001E16CF"/>
    <w:rsid w:val="001F3D80"/>
    <w:rsid w:val="00202813"/>
    <w:rsid w:val="00210C45"/>
    <w:rsid w:val="002156DF"/>
    <w:rsid w:val="00220AC8"/>
    <w:rsid w:val="00241EE6"/>
    <w:rsid w:val="00253E77"/>
    <w:rsid w:val="00255D95"/>
    <w:rsid w:val="002566E3"/>
    <w:rsid w:val="002959D2"/>
    <w:rsid w:val="002B1871"/>
    <w:rsid w:val="002B3454"/>
    <w:rsid w:val="002C5D4B"/>
    <w:rsid w:val="002E0091"/>
    <w:rsid w:val="002E1B43"/>
    <w:rsid w:val="002E36A8"/>
    <w:rsid w:val="00326C2D"/>
    <w:rsid w:val="003433C5"/>
    <w:rsid w:val="00352C27"/>
    <w:rsid w:val="00380B4E"/>
    <w:rsid w:val="003921D4"/>
    <w:rsid w:val="003A0AB4"/>
    <w:rsid w:val="003B42BB"/>
    <w:rsid w:val="003C3361"/>
    <w:rsid w:val="003E0B78"/>
    <w:rsid w:val="004248A5"/>
    <w:rsid w:val="004301CF"/>
    <w:rsid w:val="00431BCC"/>
    <w:rsid w:val="00435B8A"/>
    <w:rsid w:val="00472CB3"/>
    <w:rsid w:val="00495FAF"/>
    <w:rsid w:val="00496CC9"/>
    <w:rsid w:val="004A594B"/>
    <w:rsid w:val="004A7644"/>
    <w:rsid w:val="004E1BEC"/>
    <w:rsid w:val="004F33A9"/>
    <w:rsid w:val="004F7763"/>
    <w:rsid w:val="00523AE2"/>
    <w:rsid w:val="00533B85"/>
    <w:rsid w:val="005600AE"/>
    <w:rsid w:val="005855EA"/>
    <w:rsid w:val="00590448"/>
    <w:rsid w:val="005A499C"/>
    <w:rsid w:val="005B5B40"/>
    <w:rsid w:val="005C5C21"/>
    <w:rsid w:val="005D48F7"/>
    <w:rsid w:val="0060055A"/>
    <w:rsid w:val="00604B1D"/>
    <w:rsid w:val="00620D8E"/>
    <w:rsid w:val="00621F1E"/>
    <w:rsid w:val="00627B70"/>
    <w:rsid w:val="006379AC"/>
    <w:rsid w:val="00643D6C"/>
    <w:rsid w:val="00644D53"/>
    <w:rsid w:val="00677186"/>
    <w:rsid w:val="006879BB"/>
    <w:rsid w:val="0069212C"/>
    <w:rsid w:val="006B4BB8"/>
    <w:rsid w:val="006B7375"/>
    <w:rsid w:val="006C68A9"/>
    <w:rsid w:val="00712D75"/>
    <w:rsid w:val="00712FB3"/>
    <w:rsid w:val="00722D3C"/>
    <w:rsid w:val="007356AC"/>
    <w:rsid w:val="007415C5"/>
    <w:rsid w:val="00743182"/>
    <w:rsid w:val="00745B80"/>
    <w:rsid w:val="007547A2"/>
    <w:rsid w:val="00757009"/>
    <w:rsid w:val="00762A71"/>
    <w:rsid w:val="00784F88"/>
    <w:rsid w:val="00793FD3"/>
    <w:rsid w:val="007A1CFC"/>
    <w:rsid w:val="007A76E7"/>
    <w:rsid w:val="007B4741"/>
    <w:rsid w:val="007C2615"/>
    <w:rsid w:val="007C357B"/>
    <w:rsid w:val="007D1270"/>
    <w:rsid w:val="007D146F"/>
    <w:rsid w:val="007D6967"/>
    <w:rsid w:val="007F15B0"/>
    <w:rsid w:val="0082012E"/>
    <w:rsid w:val="00823219"/>
    <w:rsid w:val="00835AAB"/>
    <w:rsid w:val="0086724D"/>
    <w:rsid w:val="008779CF"/>
    <w:rsid w:val="0088127F"/>
    <w:rsid w:val="008902B6"/>
    <w:rsid w:val="00897132"/>
    <w:rsid w:val="008B0094"/>
    <w:rsid w:val="008B3D2F"/>
    <w:rsid w:val="008C686E"/>
    <w:rsid w:val="00901DCB"/>
    <w:rsid w:val="00914F2D"/>
    <w:rsid w:val="0092199E"/>
    <w:rsid w:val="0093732B"/>
    <w:rsid w:val="009446EE"/>
    <w:rsid w:val="00947842"/>
    <w:rsid w:val="00947912"/>
    <w:rsid w:val="00953A29"/>
    <w:rsid w:val="009C3B40"/>
    <w:rsid w:val="00A03ADB"/>
    <w:rsid w:val="00A10702"/>
    <w:rsid w:val="00A11E5D"/>
    <w:rsid w:val="00A142B8"/>
    <w:rsid w:val="00A1526E"/>
    <w:rsid w:val="00A157C7"/>
    <w:rsid w:val="00A26421"/>
    <w:rsid w:val="00A44F08"/>
    <w:rsid w:val="00A54FDF"/>
    <w:rsid w:val="00A7092D"/>
    <w:rsid w:val="00A7151F"/>
    <w:rsid w:val="00A81291"/>
    <w:rsid w:val="00A969C9"/>
    <w:rsid w:val="00AB0223"/>
    <w:rsid w:val="00AC4722"/>
    <w:rsid w:val="00AC6639"/>
    <w:rsid w:val="00AE50FD"/>
    <w:rsid w:val="00AE7EAC"/>
    <w:rsid w:val="00AF52E9"/>
    <w:rsid w:val="00B160C2"/>
    <w:rsid w:val="00B173FD"/>
    <w:rsid w:val="00B215E1"/>
    <w:rsid w:val="00B23414"/>
    <w:rsid w:val="00B535D7"/>
    <w:rsid w:val="00B60465"/>
    <w:rsid w:val="00B66C33"/>
    <w:rsid w:val="00B866CF"/>
    <w:rsid w:val="00B96FD8"/>
    <w:rsid w:val="00BA2188"/>
    <w:rsid w:val="00BA3981"/>
    <w:rsid w:val="00BA3C29"/>
    <w:rsid w:val="00BA6BEB"/>
    <w:rsid w:val="00BB5DAF"/>
    <w:rsid w:val="00BC6C2B"/>
    <w:rsid w:val="00BD530C"/>
    <w:rsid w:val="00BE6C62"/>
    <w:rsid w:val="00BF0F47"/>
    <w:rsid w:val="00C11429"/>
    <w:rsid w:val="00C201E2"/>
    <w:rsid w:val="00C571C5"/>
    <w:rsid w:val="00C86DF2"/>
    <w:rsid w:val="00C906B8"/>
    <w:rsid w:val="00CA22E8"/>
    <w:rsid w:val="00CA5E9F"/>
    <w:rsid w:val="00D07FA4"/>
    <w:rsid w:val="00D17467"/>
    <w:rsid w:val="00D47E83"/>
    <w:rsid w:val="00D519B5"/>
    <w:rsid w:val="00D547B4"/>
    <w:rsid w:val="00D56051"/>
    <w:rsid w:val="00D60C4F"/>
    <w:rsid w:val="00D6222B"/>
    <w:rsid w:val="00D95598"/>
    <w:rsid w:val="00DC72A8"/>
    <w:rsid w:val="00DD2F70"/>
    <w:rsid w:val="00DE00FC"/>
    <w:rsid w:val="00DE3772"/>
    <w:rsid w:val="00DF2065"/>
    <w:rsid w:val="00E52AA1"/>
    <w:rsid w:val="00E55E72"/>
    <w:rsid w:val="00E72020"/>
    <w:rsid w:val="00E76B12"/>
    <w:rsid w:val="00E77562"/>
    <w:rsid w:val="00E950DF"/>
    <w:rsid w:val="00EA19A5"/>
    <w:rsid w:val="00EA315D"/>
    <w:rsid w:val="00EB613A"/>
    <w:rsid w:val="00EC2C55"/>
    <w:rsid w:val="00ED3D11"/>
    <w:rsid w:val="00EE2F4B"/>
    <w:rsid w:val="00EE4CBE"/>
    <w:rsid w:val="00EF06A4"/>
    <w:rsid w:val="00F01578"/>
    <w:rsid w:val="00F0189D"/>
    <w:rsid w:val="00F03B3D"/>
    <w:rsid w:val="00F05EE6"/>
    <w:rsid w:val="00F072E1"/>
    <w:rsid w:val="00F14D80"/>
    <w:rsid w:val="00F26BEC"/>
    <w:rsid w:val="00F519CC"/>
    <w:rsid w:val="00F75C7A"/>
    <w:rsid w:val="00F87A04"/>
    <w:rsid w:val="00FA1377"/>
    <w:rsid w:val="00FA1B27"/>
    <w:rsid w:val="00FA453F"/>
    <w:rsid w:val="00FA569A"/>
    <w:rsid w:val="00FB50DC"/>
    <w:rsid w:val="00FC26AB"/>
    <w:rsid w:val="00FD7BDE"/>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8E4C924"/>
  <w15:docId w15:val="{0C7C2BD1-DCEE-4AED-934B-C38CCFDE95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0" w:defUnhideWhenUsed="0" w:defQFormat="0" w:count="377">
    <w:lsdException w:name="Normal" w:uiPriority="0" w:qFormat="1"/>
    <w:lsdException w:name="heading 1" w:uiPriority="1" w:qFormat="1"/>
    <w:lsdException w:name="heading 2" w:semiHidden="1" w:uiPriority="1" w:unhideWhenUsed="1" w:qFormat="1"/>
    <w:lsdException w:name="heading 3" w:semiHidden="1" w:uiPriority="1" w:unhideWhenUsed="1" w:qFormat="1"/>
    <w:lsdException w:name="heading 4" w:semiHidden="1" w:uiPriority="1" w:unhideWhenUsed="1" w:qFormat="1"/>
    <w:lsdException w:name="heading 5" w:semiHidden="1" w:uiPriority="0"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iPriority="0"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iPriority="0" w:unhideWhenUsed="1"/>
    <w:lsdException w:name="Body Text Indent 2" w:semiHidden="1" w:unhideWhenUsed="1"/>
    <w:lsdException w:name="Body Text Indent 3" w:semiHidden="1" w:uiPriority="0" w:unhideWhenUsed="1"/>
    <w:lsdException w:name="Block Text" w:semiHidden="1" w:unhideWhenUsed="1"/>
    <w:lsdException w:name="Hyperlink" w:semiHidden="1" w:unhideWhenUsed="1"/>
    <w:lsdException w:name="FollowedHyperlink" w:semiHidden="1" w:unhideWhenUsed="1"/>
    <w:lsdException w:name="Strong"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D47E83"/>
    <w:pPr>
      <w:spacing w:after="0" w:line="240" w:lineRule="auto"/>
    </w:pPr>
    <w:rPr>
      <w:rFonts w:ascii="Times New Roman" w:eastAsia="Times New Roman" w:hAnsi="Times New Roman" w:cs="Times New Roman"/>
      <w:sz w:val="24"/>
      <w:szCs w:val="24"/>
      <w:lang w:val="en-US"/>
    </w:rPr>
  </w:style>
  <w:style w:type="paragraph" w:styleId="Heading1">
    <w:name w:val="heading 1"/>
    <w:basedOn w:val="Normal"/>
    <w:next w:val="Normal"/>
    <w:link w:val="Heading1Char"/>
    <w:uiPriority w:val="1"/>
    <w:qFormat/>
    <w:rsid w:val="002959D2"/>
    <w:pPr>
      <w:keepNext/>
      <w:spacing w:line="360" w:lineRule="auto"/>
      <w:jc w:val="both"/>
      <w:outlineLvl w:val="0"/>
    </w:pPr>
    <w:rPr>
      <w:b/>
      <w:bCs/>
      <w:lang w:val="x-none" w:eastAsia="x-none"/>
    </w:rPr>
  </w:style>
  <w:style w:type="paragraph" w:styleId="Heading2">
    <w:name w:val="heading 2"/>
    <w:basedOn w:val="Normal"/>
    <w:next w:val="Normal"/>
    <w:link w:val="Heading2Char"/>
    <w:uiPriority w:val="1"/>
    <w:qFormat/>
    <w:rsid w:val="000662FE"/>
    <w:pPr>
      <w:keepNext/>
      <w:jc w:val="both"/>
      <w:outlineLvl w:val="1"/>
    </w:pPr>
    <w:rPr>
      <w:b/>
      <w:bCs/>
      <w:lang w:val="x-none" w:eastAsia="x-none"/>
    </w:rPr>
  </w:style>
  <w:style w:type="paragraph" w:styleId="Heading3">
    <w:name w:val="heading 3"/>
    <w:basedOn w:val="Normal"/>
    <w:link w:val="Heading3Char"/>
    <w:uiPriority w:val="1"/>
    <w:qFormat/>
    <w:rsid w:val="000662FE"/>
    <w:pPr>
      <w:spacing w:before="100" w:beforeAutospacing="1" w:after="100" w:afterAutospacing="1"/>
      <w:outlineLvl w:val="2"/>
    </w:pPr>
    <w:rPr>
      <w:b/>
      <w:bCs/>
      <w:sz w:val="27"/>
      <w:szCs w:val="27"/>
      <w:lang w:val="id-ID" w:eastAsia="id-ID"/>
    </w:rPr>
  </w:style>
  <w:style w:type="paragraph" w:styleId="Heading4">
    <w:name w:val="heading 4"/>
    <w:basedOn w:val="Normal"/>
    <w:link w:val="Heading4Char"/>
    <w:uiPriority w:val="1"/>
    <w:qFormat/>
    <w:rsid w:val="000662FE"/>
    <w:pPr>
      <w:widowControl w:val="0"/>
      <w:ind w:left="1400"/>
      <w:outlineLvl w:val="3"/>
    </w:pPr>
    <w:rPr>
      <w:b/>
      <w:bCs/>
    </w:rPr>
  </w:style>
  <w:style w:type="paragraph" w:styleId="Heading5">
    <w:name w:val="heading 5"/>
    <w:basedOn w:val="Normal"/>
    <w:next w:val="Normal"/>
    <w:link w:val="Heading5Char"/>
    <w:qFormat/>
    <w:rsid w:val="000662FE"/>
    <w:pPr>
      <w:keepNext/>
      <w:spacing w:line="480" w:lineRule="auto"/>
      <w:jc w:val="center"/>
      <w:outlineLvl w:val="4"/>
    </w:pPr>
    <w:rPr>
      <w:b/>
      <w:bCs/>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List Paragraph1"/>
    <w:basedOn w:val="Normal"/>
    <w:link w:val="ListParagraphChar"/>
    <w:qFormat/>
    <w:rsid w:val="00D47E83"/>
    <w:pPr>
      <w:ind w:left="720"/>
      <w:contextualSpacing/>
    </w:pPr>
  </w:style>
  <w:style w:type="character" w:customStyle="1" w:styleId="ListParagraphChar">
    <w:name w:val="List Paragraph Char"/>
    <w:aliases w:val="Body of text Char,List Paragraph1 Char"/>
    <w:link w:val="ListParagraph"/>
    <w:rsid w:val="00D47E83"/>
    <w:rPr>
      <w:rFonts w:ascii="Times New Roman" w:eastAsia="Times New Roman" w:hAnsi="Times New Roman" w:cs="Times New Roman"/>
      <w:sz w:val="24"/>
      <w:szCs w:val="24"/>
      <w:lang w:val="en-US"/>
    </w:rPr>
  </w:style>
  <w:style w:type="character" w:styleId="Emphasis">
    <w:name w:val="Emphasis"/>
    <w:qFormat/>
    <w:rsid w:val="00D47E83"/>
    <w:rPr>
      <w:i/>
      <w:iCs/>
    </w:rPr>
  </w:style>
  <w:style w:type="paragraph" w:styleId="Header">
    <w:name w:val="header"/>
    <w:basedOn w:val="Normal"/>
    <w:link w:val="HeaderChar"/>
    <w:uiPriority w:val="99"/>
    <w:unhideWhenUsed/>
    <w:rsid w:val="00D47E83"/>
    <w:pPr>
      <w:tabs>
        <w:tab w:val="center" w:pos="4513"/>
        <w:tab w:val="right" w:pos="9026"/>
      </w:tabs>
    </w:pPr>
  </w:style>
  <w:style w:type="character" w:customStyle="1" w:styleId="HeaderChar">
    <w:name w:val="Header Char"/>
    <w:basedOn w:val="DefaultParagraphFont"/>
    <w:link w:val="Header"/>
    <w:uiPriority w:val="99"/>
    <w:rsid w:val="00D47E83"/>
    <w:rPr>
      <w:rFonts w:ascii="Times New Roman" w:eastAsia="Times New Roman" w:hAnsi="Times New Roman" w:cs="Times New Roman"/>
      <w:sz w:val="24"/>
      <w:szCs w:val="24"/>
      <w:lang w:val="en-US"/>
    </w:rPr>
  </w:style>
  <w:style w:type="paragraph" w:styleId="Footer">
    <w:name w:val="footer"/>
    <w:basedOn w:val="Normal"/>
    <w:link w:val="FooterChar"/>
    <w:uiPriority w:val="99"/>
    <w:unhideWhenUsed/>
    <w:rsid w:val="00D47E83"/>
    <w:pPr>
      <w:tabs>
        <w:tab w:val="center" w:pos="4513"/>
        <w:tab w:val="right" w:pos="9026"/>
      </w:tabs>
    </w:pPr>
  </w:style>
  <w:style w:type="character" w:customStyle="1" w:styleId="FooterChar">
    <w:name w:val="Footer Char"/>
    <w:basedOn w:val="DefaultParagraphFont"/>
    <w:link w:val="Footer"/>
    <w:uiPriority w:val="99"/>
    <w:rsid w:val="00D47E83"/>
    <w:rPr>
      <w:rFonts w:ascii="Times New Roman" w:eastAsia="Times New Roman" w:hAnsi="Times New Roman" w:cs="Times New Roman"/>
      <w:sz w:val="24"/>
      <w:szCs w:val="24"/>
      <w:lang w:val="en-US"/>
    </w:rPr>
  </w:style>
  <w:style w:type="paragraph" w:styleId="BalloonText">
    <w:name w:val="Balloon Text"/>
    <w:basedOn w:val="Normal"/>
    <w:link w:val="BalloonTextChar"/>
    <w:uiPriority w:val="99"/>
    <w:semiHidden/>
    <w:unhideWhenUsed/>
    <w:rsid w:val="00D47E83"/>
    <w:rPr>
      <w:rFonts w:ascii="Tahoma" w:hAnsi="Tahoma" w:cs="Tahoma"/>
      <w:sz w:val="16"/>
      <w:szCs w:val="16"/>
    </w:rPr>
  </w:style>
  <w:style w:type="character" w:customStyle="1" w:styleId="BalloonTextChar">
    <w:name w:val="Balloon Text Char"/>
    <w:basedOn w:val="DefaultParagraphFont"/>
    <w:link w:val="BalloonText"/>
    <w:uiPriority w:val="99"/>
    <w:semiHidden/>
    <w:rsid w:val="00D47E83"/>
    <w:rPr>
      <w:rFonts w:ascii="Tahoma" w:eastAsia="Times New Roman" w:hAnsi="Tahoma" w:cs="Tahoma"/>
      <w:sz w:val="16"/>
      <w:szCs w:val="16"/>
      <w:lang w:val="en-US"/>
    </w:rPr>
  </w:style>
  <w:style w:type="paragraph" w:styleId="NormalWeb">
    <w:name w:val="Normal (Web)"/>
    <w:basedOn w:val="Normal"/>
    <w:unhideWhenUsed/>
    <w:rsid w:val="00D47E83"/>
    <w:pPr>
      <w:spacing w:before="100" w:beforeAutospacing="1" w:after="100" w:afterAutospacing="1"/>
    </w:pPr>
  </w:style>
  <w:style w:type="character" w:customStyle="1" w:styleId="hps">
    <w:name w:val="hps"/>
    <w:basedOn w:val="DefaultParagraphFont"/>
    <w:rsid w:val="00D47E83"/>
  </w:style>
  <w:style w:type="paragraph" w:styleId="FootnoteText">
    <w:name w:val="footnote text"/>
    <w:basedOn w:val="Normal"/>
    <w:link w:val="FootnoteTextChar"/>
    <w:uiPriority w:val="99"/>
    <w:rsid w:val="00D47E83"/>
    <w:rPr>
      <w:sz w:val="20"/>
      <w:szCs w:val="20"/>
      <w:lang w:val="x-none" w:eastAsia="x-none"/>
    </w:rPr>
  </w:style>
  <w:style w:type="character" w:customStyle="1" w:styleId="FootnoteTextChar">
    <w:name w:val="Footnote Text Char"/>
    <w:basedOn w:val="DefaultParagraphFont"/>
    <w:link w:val="FootnoteText"/>
    <w:uiPriority w:val="99"/>
    <w:rsid w:val="00D47E83"/>
    <w:rPr>
      <w:rFonts w:ascii="Times New Roman" w:eastAsia="Times New Roman" w:hAnsi="Times New Roman" w:cs="Times New Roman"/>
      <w:sz w:val="20"/>
      <w:szCs w:val="20"/>
      <w:lang w:val="x-none" w:eastAsia="x-none"/>
    </w:rPr>
  </w:style>
  <w:style w:type="paragraph" w:styleId="NoSpacing">
    <w:name w:val="No Spacing"/>
    <w:uiPriority w:val="1"/>
    <w:qFormat/>
    <w:rsid w:val="00D47E83"/>
    <w:pPr>
      <w:spacing w:after="0" w:line="240" w:lineRule="auto"/>
    </w:pPr>
    <w:rPr>
      <w:rFonts w:ascii="Calibri" w:eastAsia="Calibri" w:hAnsi="Calibri" w:cs="Times New Roman"/>
      <w:b/>
      <w:noProof/>
    </w:rPr>
  </w:style>
  <w:style w:type="paragraph" w:styleId="BodyText2">
    <w:name w:val="Body Text 2"/>
    <w:basedOn w:val="Normal"/>
    <w:link w:val="BodyText2Char"/>
    <w:rsid w:val="00D47E83"/>
    <w:pPr>
      <w:spacing w:line="480" w:lineRule="auto"/>
      <w:jc w:val="both"/>
    </w:pPr>
    <w:rPr>
      <w:lang w:val="id-ID" w:eastAsia="x-none"/>
    </w:rPr>
  </w:style>
  <w:style w:type="character" w:customStyle="1" w:styleId="BodyText2Char">
    <w:name w:val="Body Text 2 Char"/>
    <w:basedOn w:val="DefaultParagraphFont"/>
    <w:link w:val="BodyText2"/>
    <w:rsid w:val="00D47E83"/>
    <w:rPr>
      <w:rFonts w:ascii="Times New Roman" w:eastAsia="Times New Roman" w:hAnsi="Times New Roman" w:cs="Times New Roman"/>
      <w:sz w:val="24"/>
      <w:szCs w:val="24"/>
      <w:lang w:eastAsia="x-none"/>
    </w:rPr>
  </w:style>
  <w:style w:type="character" w:customStyle="1" w:styleId="Heading1Char">
    <w:name w:val="Heading 1 Char"/>
    <w:basedOn w:val="DefaultParagraphFont"/>
    <w:link w:val="Heading1"/>
    <w:uiPriority w:val="1"/>
    <w:rsid w:val="002959D2"/>
    <w:rPr>
      <w:rFonts w:ascii="Times New Roman" w:eastAsia="Times New Roman" w:hAnsi="Times New Roman" w:cs="Times New Roman"/>
      <w:b/>
      <w:bCs/>
      <w:sz w:val="24"/>
      <w:szCs w:val="24"/>
      <w:lang w:val="x-none" w:eastAsia="x-none"/>
    </w:rPr>
  </w:style>
  <w:style w:type="paragraph" w:customStyle="1" w:styleId="Default">
    <w:name w:val="Default"/>
    <w:rsid w:val="00EF06A4"/>
    <w:pPr>
      <w:autoSpaceDE w:val="0"/>
      <w:autoSpaceDN w:val="0"/>
      <w:adjustRightInd w:val="0"/>
      <w:spacing w:after="0" w:line="240" w:lineRule="auto"/>
    </w:pPr>
    <w:rPr>
      <w:rFonts w:ascii="Times New Roman" w:eastAsia="Times New Roman" w:hAnsi="Times New Roman" w:cs="Times New Roman"/>
      <w:color w:val="000000"/>
      <w:sz w:val="24"/>
      <w:szCs w:val="24"/>
      <w:lang w:val="en-US"/>
    </w:rPr>
  </w:style>
  <w:style w:type="paragraph" w:styleId="List2">
    <w:name w:val="List 2"/>
    <w:basedOn w:val="Normal"/>
    <w:rsid w:val="000662FE"/>
    <w:pPr>
      <w:ind w:left="720" w:hanging="360"/>
    </w:pPr>
  </w:style>
  <w:style w:type="paragraph" w:styleId="HTMLPreformatted">
    <w:name w:val="HTML Preformatted"/>
    <w:basedOn w:val="Normal"/>
    <w:link w:val="HTMLPreformattedChar"/>
    <w:uiPriority w:val="99"/>
    <w:unhideWhenUsed/>
    <w:rsid w:val="000662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sz w:val="20"/>
      <w:szCs w:val="20"/>
      <w:lang w:val="id-ID" w:eastAsia="id-ID"/>
    </w:rPr>
  </w:style>
  <w:style w:type="character" w:customStyle="1" w:styleId="HTMLPreformattedChar">
    <w:name w:val="HTML Preformatted Char"/>
    <w:basedOn w:val="DefaultParagraphFont"/>
    <w:link w:val="HTMLPreformatted"/>
    <w:uiPriority w:val="99"/>
    <w:rsid w:val="000662FE"/>
    <w:rPr>
      <w:rFonts w:ascii="Courier New" w:eastAsia="Times New Roman" w:hAnsi="Courier New" w:cs="Times New Roman"/>
      <w:sz w:val="20"/>
      <w:szCs w:val="20"/>
      <w:lang w:eastAsia="id-ID"/>
    </w:rPr>
  </w:style>
  <w:style w:type="character" w:customStyle="1" w:styleId="Heading2Char">
    <w:name w:val="Heading 2 Char"/>
    <w:basedOn w:val="DefaultParagraphFont"/>
    <w:link w:val="Heading2"/>
    <w:uiPriority w:val="1"/>
    <w:rsid w:val="000662FE"/>
    <w:rPr>
      <w:rFonts w:ascii="Times New Roman" w:eastAsia="Times New Roman" w:hAnsi="Times New Roman" w:cs="Times New Roman"/>
      <w:b/>
      <w:bCs/>
      <w:sz w:val="24"/>
      <w:szCs w:val="24"/>
      <w:lang w:val="x-none" w:eastAsia="x-none"/>
    </w:rPr>
  </w:style>
  <w:style w:type="character" w:customStyle="1" w:styleId="Heading3Char">
    <w:name w:val="Heading 3 Char"/>
    <w:basedOn w:val="DefaultParagraphFont"/>
    <w:link w:val="Heading3"/>
    <w:uiPriority w:val="1"/>
    <w:rsid w:val="000662FE"/>
    <w:rPr>
      <w:rFonts w:ascii="Times New Roman" w:eastAsia="Times New Roman" w:hAnsi="Times New Roman" w:cs="Times New Roman"/>
      <w:b/>
      <w:bCs/>
      <w:sz w:val="27"/>
      <w:szCs w:val="27"/>
      <w:lang w:eastAsia="id-ID"/>
    </w:rPr>
  </w:style>
  <w:style w:type="character" w:customStyle="1" w:styleId="Heading4Char">
    <w:name w:val="Heading 4 Char"/>
    <w:basedOn w:val="DefaultParagraphFont"/>
    <w:link w:val="Heading4"/>
    <w:uiPriority w:val="1"/>
    <w:rsid w:val="000662FE"/>
    <w:rPr>
      <w:rFonts w:ascii="Times New Roman" w:eastAsia="Times New Roman" w:hAnsi="Times New Roman" w:cs="Times New Roman"/>
      <w:b/>
      <w:bCs/>
      <w:sz w:val="24"/>
      <w:szCs w:val="24"/>
      <w:lang w:val="en-US"/>
    </w:rPr>
  </w:style>
  <w:style w:type="character" w:customStyle="1" w:styleId="Heading5Char">
    <w:name w:val="Heading 5 Char"/>
    <w:basedOn w:val="DefaultParagraphFont"/>
    <w:link w:val="Heading5"/>
    <w:rsid w:val="000662FE"/>
    <w:rPr>
      <w:rFonts w:ascii="Times New Roman" w:eastAsia="Times New Roman" w:hAnsi="Times New Roman" w:cs="Times New Roman"/>
      <w:b/>
      <w:bCs/>
      <w:szCs w:val="24"/>
      <w:lang w:val="en-US"/>
    </w:rPr>
  </w:style>
  <w:style w:type="paragraph" w:styleId="Title">
    <w:name w:val="Title"/>
    <w:basedOn w:val="Normal"/>
    <w:link w:val="TitleChar"/>
    <w:qFormat/>
    <w:rsid w:val="000662FE"/>
    <w:pPr>
      <w:jc w:val="center"/>
    </w:pPr>
    <w:rPr>
      <w:b/>
      <w:bCs/>
      <w:sz w:val="28"/>
      <w:lang w:val="x-none" w:eastAsia="x-none"/>
    </w:rPr>
  </w:style>
  <w:style w:type="character" w:customStyle="1" w:styleId="TitleChar">
    <w:name w:val="Title Char"/>
    <w:basedOn w:val="DefaultParagraphFont"/>
    <w:link w:val="Title"/>
    <w:rsid w:val="000662FE"/>
    <w:rPr>
      <w:rFonts w:ascii="Times New Roman" w:eastAsia="Times New Roman" w:hAnsi="Times New Roman" w:cs="Times New Roman"/>
      <w:b/>
      <w:bCs/>
      <w:sz w:val="28"/>
      <w:szCs w:val="24"/>
      <w:lang w:val="x-none" w:eastAsia="x-none"/>
    </w:rPr>
  </w:style>
  <w:style w:type="paragraph" w:styleId="Subtitle">
    <w:name w:val="Subtitle"/>
    <w:basedOn w:val="Normal"/>
    <w:link w:val="SubtitleChar"/>
    <w:uiPriority w:val="11"/>
    <w:qFormat/>
    <w:rsid w:val="000662FE"/>
    <w:pPr>
      <w:jc w:val="center"/>
    </w:pPr>
    <w:rPr>
      <w:b/>
      <w:bCs/>
      <w:lang w:val="x-none" w:eastAsia="x-none"/>
    </w:rPr>
  </w:style>
  <w:style w:type="character" w:customStyle="1" w:styleId="SubtitleChar">
    <w:name w:val="Subtitle Char"/>
    <w:basedOn w:val="DefaultParagraphFont"/>
    <w:link w:val="Subtitle"/>
    <w:uiPriority w:val="11"/>
    <w:rsid w:val="000662FE"/>
    <w:rPr>
      <w:rFonts w:ascii="Times New Roman" w:eastAsia="Times New Roman" w:hAnsi="Times New Roman" w:cs="Times New Roman"/>
      <w:b/>
      <w:bCs/>
      <w:sz w:val="24"/>
      <w:szCs w:val="24"/>
      <w:lang w:val="x-none" w:eastAsia="x-none"/>
    </w:rPr>
  </w:style>
  <w:style w:type="paragraph" w:styleId="BodyText">
    <w:name w:val="Body Text"/>
    <w:basedOn w:val="Normal"/>
    <w:link w:val="BodyTextChar"/>
    <w:uiPriority w:val="99"/>
    <w:qFormat/>
    <w:rsid w:val="000662FE"/>
    <w:pPr>
      <w:tabs>
        <w:tab w:val="num" w:pos="0"/>
      </w:tabs>
      <w:spacing w:line="360" w:lineRule="auto"/>
      <w:jc w:val="both"/>
    </w:pPr>
    <w:rPr>
      <w:sz w:val="20"/>
      <w:lang w:val="id-ID" w:eastAsia="x-none"/>
    </w:rPr>
  </w:style>
  <w:style w:type="character" w:customStyle="1" w:styleId="BodyTextChar">
    <w:name w:val="Body Text Char"/>
    <w:basedOn w:val="DefaultParagraphFont"/>
    <w:link w:val="BodyText"/>
    <w:uiPriority w:val="99"/>
    <w:rsid w:val="000662FE"/>
    <w:rPr>
      <w:rFonts w:ascii="Times New Roman" w:eastAsia="Times New Roman" w:hAnsi="Times New Roman" w:cs="Times New Roman"/>
      <w:sz w:val="20"/>
      <w:szCs w:val="24"/>
      <w:lang w:eastAsia="x-none"/>
    </w:rPr>
  </w:style>
  <w:style w:type="paragraph" w:styleId="BodyTextIndent">
    <w:name w:val="Body Text Indent"/>
    <w:basedOn w:val="Normal"/>
    <w:link w:val="BodyTextIndentChar"/>
    <w:rsid w:val="000662FE"/>
    <w:pPr>
      <w:tabs>
        <w:tab w:val="num" w:pos="0"/>
      </w:tabs>
      <w:spacing w:line="360" w:lineRule="auto"/>
      <w:ind w:firstLine="720"/>
      <w:jc w:val="both"/>
    </w:pPr>
    <w:rPr>
      <w:sz w:val="20"/>
      <w:lang w:val="id-ID" w:eastAsia="x-none"/>
    </w:rPr>
  </w:style>
  <w:style w:type="character" w:customStyle="1" w:styleId="BodyTextIndentChar">
    <w:name w:val="Body Text Indent Char"/>
    <w:basedOn w:val="DefaultParagraphFont"/>
    <w:link w:val="BodyTextIndent"/>
    <w:rsid w:val="000662FE"/>
    <w:rPr>
      <w:rFonts w:ascii="Times New Roman" w:eastAsia="Times New Roman" w:hAnsi="Times New Roman" w:cs="Times New Roman"/>
      <w:sz w:val="20"/>
      <w:szCs w:val="24"/>
      <w:lang w:eastAsia="x-none"/>
    </w:rPr>
  </w:style>
  <w:style w:type="character" w:styleId="FootnoteReference">
    <w:name w:val="footnote reference"/>
    <w:uiPriority w:val="99"/>
    <w:semiHidden/>
    <w:rsid w:val="000662FE"/>
    <w:rPr>
      <w:vertAlign w:val="superscript"/>
    </w:rPr>
  </w:style>
  <w:style w:type="character" w:styleId="Hyperlink">
    <w:name w:val="Hyperlink"/>
    <w:uiPriority w:val="99"/>
    <w:unhideWhenUsed/>
    <w:rsid w:val="000662FE"/>
    <w:rPr>
      <w:color w:val="0000FF"/>
      <w:u w:val="single"/>
    </w:rPr>
  </w:style>
  <w:style w:type="character" w:styleId="PlaceholderText">
    <w:name w:val="Placeholder Text"/>
    <w:uiPriority w:val="99"/>
    <w:semiHidden/>
    <w:rsid w:val="000662FE"/>
    <w:rPr>
      <w:color w:val="808080"/>
    </w:rPr>
  </w:style>
  <w:style w:type="table" w:styleId="TableGrid">
    <w:name w:val="Table Grid"/>
    <w:basedOn w:val="TableNormal"/>
    <w:uiPriority w:val="59"/>
    <w:rsid w:val="000662FE"/>
    <w:pPr>
      <w:spacing w:after="0" w:line="240" w:lineRule="auto"/>
    </w:pPr>
    <w:rPr>
      <w:rFonts w:ascii="Calibri" w:eastAsia="Calibri" w:hAnsi="Calibri" w:cs="Times New Roman"/>
      <w:sz w:val="20"/>
      <w:szCs w:val="20"/>
      <w:lang w:eastAsia="id-ID"/>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msonospacing0">
    <w:name w:val="msonospacing"/>
    <w:rsid w:val="000662FE"/>
    <w:pPr>
      <w:spacing w:after="0" w:line="240" w:lineRule="auto"/>
    </w:pPr>
    <w:rPr>
      <w:rFonts w:ascii="Calibri" w:eastAsia="Calibri" w:hAnsi="Calibri" w:cs="Times New Roman"/>
      <w:b/>
      <w:noProof/>
    </w:rPr>
  </w:style>
  <w:style w:type="character" w:styleId="Strong">
    <w:name w:val="Strong"/>
    <w:uiPriority w:val="99"/>
    <w:qFormat/>
    <w:rsid w:val="000662FE"/>
    <w:rPr>
      <w:b/>
      <w:bCs/>
    </w:rPr>
  </w:style>
  <w:style w:type="paragraph" w:customStyle="1" w:styleId="msolistparagraphcxspmiddle">
    <w:name w:val="msolistparagraphcxspmiddle"/>
    <w:basedOn w:val="Normal"/>
    <w:rsid w:val="000662FE"/>
    <w:pPr>
      <w:spacing w:before="100" w:beforeAutospacing="1" w:after="100" w:afterAutospacing="1"/>
    </w:pPr>
  </w:style>
  <w:style w:type="character" w:customStyle="1" w:styleId="longtext">
    <w:name w:val="long_text"/>
    <w:basedOn w:val="DefaultParagraphFont"/>
    <w:rsid w:val="000662FE"/>
  </w:style>
  <w:style w:type="character" w:styleId="HTMLCite">
    <w:name w:val="HTML Cite"/>
    <w:uiPriority w:val="99"/>
    <w:rsid w:val="000662FE"/>
    <w:rPr>
      <w:i/>
      <w:iCs/>
    </w:rPr>
  </w:style>
  <w:style w:type="paragraph" w:styleId="PlainText">
    <w:name w:val="Plain Text"/>
    <w:basedOn w:val="Normal"/>
    <w:link w:val="PlainTextChar"/>
    <w:uiPriority w:val="99"/>
    <w:rsid w:val="000662FE"/>
    <w:rPr>
      <w:rFonts w:ascii="Courier New" w:hAnsi="Courier New"/>
      <w:sz w:val="20"/>
      <w:szCs w:val="20"/>
      <w:lang w:val="x-none" w:eastAsia="x-none"/>
    </w:rPr>
  </w:style>
  <w:style w:type="character" w:customStyle="1" w:styleId="PlainTextChar">
    <w:name w:val="Plain Text Char"/>
    <w:basedOn w:val="DefaultParagraphFont"/>
    <w:link w:val="PlainText"/>
    <w:uiPriority w:val="99"/>
    <w:rsid w:val="000662FE"/>
    <w:rPr>
      <w:rFonts w:ascii="Courier New" w:eastAsia="Times New Roman" w:hAnsi="Courier New" w:cs="Times New Roman"/>
      <w:sz w:val="20"/>
      <w:szCs w:val="20"/>
      <w:lang w:val="x-none" w:eastAsia="x-none"/>
    </w:rPr>
  </w:style>
  <w:style w:type="paragraph" w:customStyle="1" w:styleId="Style2">
    <w:name w:val="Style 2"/>
    <w:rsid w:val="000662FE"/>
    <w:pPr>
      <w:widowControl w:val="0"/>
      <w:autoSpaceDE w:val="0"/>
      <w:autoSpaceDN w:val="0"/>
      <w:spacing w:after="0" w:line="240" w:lineRule="auto"/>
      <w:ind w:right="72" w:firstLine="648"/>
      <w:jc w:val="both"/>
    </w:pPr>
    <w:rPr>
      <w:rFonts w:ascii="Times New Roman" w:eastAsia="Times New Roman" w:hAnsi="Times New Roman" w:cs="Times New Roman"/>
      <w:sz w:val="24"/>
      <w:szCs w:val="24"/>
      <w:lang w:val="en-US" w:eastAsia="en-GB"/>
    </w:rPr>
  </w:style>
  <w:style w:type="character" w:customStyle="1" w:styleId="CharacterStyle1">
    <w:name w:val="Character Style 1"/>
    <w:rsid w:val="000662FE"/>
    <w:rPr>
      <w:sz w:val="24"/>
      <w:szCs w:val="24"/>
    </w:rPr>
  </w:style>
  <w:style w:type="character" w:customStyle="1" w:styleId="apple-converted-space">
    <w:name w:val="apple-converted-space"/>
    <w:basedOn w:val="DefaultParagraphFont"/>
    <w:rsid w:val="000662FE"/>
  </w:style>
  <w:style w:type="character" w:customStyle="1" w:styleId="atn">
    <w:name w:val="atn"/>
    <w:basedOn w:val="DefaultParagraphFont"/>
    <w:rsid w:val="000662FE"/>
  </w:style>
  <w:style w:type="character" w:customStyle="1" w:styleId="googqs-tidbit1">
    <w:name w:val="goog_qs-tidbit1"/>
    <w:rsid w:val="000662FE"/>
    <w:rPr>
      <w:vanish w:val="0"/>
      <w:webHidden w:val="0"/>
      <w:specVanish w:val="0"/>
    </w:rPr>
  </w:style>
  <w:style w:type="character" w:customStyle="1" w:styleId="fullpost">
    <w:name w:val="fullpost"/>
    <w:basedOn w:val="DefaultParagraphFont"/>
    <w:rsid w:val="000662FE"/>
  </w:style>
  <w:style w:type="character" w:styleId="PageNumber">
    <w:name w:val="page number"/>
    <w:basedOn w:val="DefaultParagraphFont"/>
    <w:uiPriority w:val="99"/>
    <w:rsid w:val="000662FE"/>
  </w:style>
  <w:style w:type="character" w:customStyle="1" w:styleId="apple-style-span">
    <w:name w:val="apple-style-span"/>
    <w:basedOn w:val="DefaultParagraphFont"/>
    <w:rsid w:val="000662FE"/>
  </w:style>
  <w:style w:type="paragraph" w:styleId="Index1">
    <w:name w:val="index 1"/>
    <w:basedOn w:val="Normal"/>
    <w:next w:val="Normal"/>
    <w:autoRedefine/>
    <w:uiPriority w:val="99"/>
    <w:unhideWhenUsed/>
    <w:rsid w:val="000662FE"/>
    <w:pPr>
      <w:ind w:left="240" w:hanging="240"/>
    </w:pPr>
    <w:rPr>
      <w:rFonts w:ascii="Calibri" w:hAnsi="Calibri" w:cs="Calibri"/>
      <w:sz w:val="18"/>
      <w:szCs w:val="18"/>
    </w:rPr>
  </w:style>
  <w:style w:type="paragraph" w:styleId="Index2">
    <w:name w:val="index 2"/>
    <w:basedOn w:val="Normal"/>
    <w:next w:val="Normal"/>
    <w:autoRedefine/>
    <w:uiPriority w:val="99"/>
    <w:unhideWhenUsed/>
    <w:rsid w:val="000662FE"/>
    <w:pPr>
      <w:ind w:left="480" w:hanging="240"/>
    </w:pPr>
    <w:rPr>
      <w:rFonts w:ascii="Calibri" w:hAnsi="Calibri" w:cs="Calibri"/>
      <w:sz w:val="18"/>
      <w:szCs w:val="18"/>
    </w:rPr>
  </w:style>
  <w:style w:type="paragraph" w:styleId="Index3">
    <w:name w:val="index 3"/>
    <w:basedOn w:val="Normal"/>
    <w:next w:val="Normal"/>
    <w:autoRedefine/>
    <w:uiPriority w:val="99"/>
    <w:unhideWhenUsed/>
    <w:rsid w:val="000662FE"/>
    <w:pPr>
      <w:ind w:left="720" w:hanging="240"/>
    </w:pPr>
    <w:rPr>
      <w:rFonts w:ascii="Calibri" w:hAnsi="Calibri" w:cs="Calibri"/>
      <w:sz w:val="18"/>
      <w:szCs w:val="18"/>
    </w:rPr>
  </w:style>
  <w:style w:type="paragraph" w:styleId="Index4">
    <w:name w:val="index 4"/>
    <w:basedOn w:val="Normal"/>
    <w:next w:val="Normal"/>
    <w:autoRedefine/>
    <w:uiPriority w:val="99"/>
    <w:unhideWhenUsed/>
    <w:rsid w:val="000662FE"/>
    <w:pPr>
      <w:ind w:left="960" w:hanging="240"/>
    </w:pPr>
    <w:rPr>
      <w:rFonts w:ascii="Calibri" w:hAnsi="Calibri" w:cs="Calibri"/>
      <w:sz w:val="18"/>
      <w:szCs w:val="18"/>
    </w:rPr>
  </w:style>
  <w:style w:type="paragraph" w:styleId="Index5">
    <w:name w:val="index 5"/>
    <w:basedOn w:val="Normal"/>
    <w:next w:val="Normal"/>
    <w:autoRedefine/>
    <w:uiPriority w:val="99"/>
    <w:unhideWhenUsed/>
    <w:rsid w:val="000662FE"/>
    <w:pPr>
      <w:ind w:left="1200" w:hanging="240"/>
    </w:pPr>
    <w:rPr>
      <w:rFonts w:ascii="Calibri" w:hAnsi="Calibri" w:cs="Calibri"/>
      <w:sz w:val="18"/>
      <w:szCs w:val="18"/>
    </w:rPr>
  </w:style>
  <w:style w:type="paragraph" w:styleId="Index6">
    <w:name w:val="index 6"/>
    <w:basedOn w:val="Normal"/>
    <w:next w:val="Normal"/>
    <w:autoRedefine/>
    <w:uiPriority w:val="99"/>
    <w:unhideWhenUsed/>
    <w:rsid w:val="000662FE"/>
    <w:pPr>
      <w:ind w:left="1440" w:hanging="240"/>
    </w:pPr>
    <w:rPr>
      <w:rFonts w:ascii="Calibri" w:hAnsi="Calibri" w:cs="Calibri"/>
      <w:sz w:val="18"/>
      <w:szCs w:val="18"/>
    </w:rPr>
  </w:style>
  <w:style w:type="paragraph" w:styleId="Index7">
    <w:name w:val="index 7"/>
    <w:basedOn w:val="Normal"/>
    <w:next w:val="Normal"/>
    <w:autoRedefine/>
    <w:uiPriority w:val="99"/>
    <w:unhideWhenUsed/>
    <w:rsid w:val="000662FE"/>
    <w:pPr>
      <w:ind w:left="1680" w:hanging="240"/>
    </w:pPr>
    <w:rPr>
      <w:rFonts w:ascii="Calibri" w:hAnsi="Calibri" w:cs="Calibri"/>
      <w:sz w:val="18"/>
      <w:szCs w:val="18"/>
    </w:rPr>
  </w:style>
  <w:style w:type="paragraph" w:styleId="Index8">
    <w:name w:val="index 8"/>
    <w:basedOn w:val="Normal"/>
    <w:next w:val="Normal"/>
    <w:autoRedefine/>
    <w:uiPriority w:val="99"/>
    <w:unhideWhenUsed/>
    <w:rsid w:val="000662FE"/>
    <w:pPr>
      <w:ind w:left="1920" w:hanging="240"/>
    </w:pPr>
    <w:rPr>
      <w:rFonts w:ascii="Calibri" w:hAnsi="Calibri" w:cs="Calibri"/>
      <w:sz w:val="18"/>
      <w:szCs w:val="18"/>
    </w:rPr>
  </w:style>
  <w:style w:type="paragraph" w:styleId="Index9">
    <w:name w:val="index 9"/>
    <w:basedOn w:val="Normal"/>
    <w:next w:val="Normal"/>
    <w:autoRedefine/>
    <w:uiPriority w:val="99"/>
    <w:unhideWhenUsed/>
    <w:rsid w:val="000662FE"/>
    <w:pPr>
      <w:ind w:left="2160" w:hanging="240"/>
    </w:pPr>
    <w:rPr>
      <w:rFonts w:ascii="Calibri" w:hAnsi="Calibri" w:cs="Calibri"/>
      <w:sz w:val="18"/>
      <w:szCs w:val="18"/>
    </w:rPr>
  </w:style>
  <w:style w:type="paragraph" w:styleId="IndexHeading">
    <w:name w:val="index heading"/>
    <w:basedOn w:val="Normal"/>
    <w:next w:val="Index1"/>
    <w:uiPriority w:val="99"/>
    <w:unhideWhenUsed/>
    <w:rsid w:val="000662FE"/>
    <w:pPr>
      <w:spacing w:before="240" w:after="120"/>
      <w:ind w:left="140"/>
    </w:pPr>
    <w:rPr>
      <w:rFonts w:ascii="Cambria" w:hAnsi="Cambria"/>
      <w:b/>
      <w:bCs/>
      <w:sz w:val="28"/>
      <w:szCs w:val="28"/>
    </w:rPr>
  </w:style>
  <w:style w:type="character" w:styleId="CommentReference">
    <w:name w:val="annotation reference"/>
    <w:uiPriority w:val="99"/>
    <w:semiHidden/>
    <w:unhideWhenUsed/>
    <w:rsid w:val="000662FE"/>
    <w:rPr>
      <w:sz w:val="16"/>
      <w:szCs w:val="16"/>
    </w:rPr>
  </w:style>
  <w:style w:type="paragraph" w:styleId="CommentText">
    <w:name w:val="annotation text"/>
    <w:basedOn w:val="Normal"/>
    <w:link w:val="CommentTextChar"/>
    <w:uiPriority w:val="99"/>
    <w:semiHidden/>
    <w:unhideWhenUsed/>
    <w:rsid w:val="000662FE"/>
    <w:rPr>
      <w:sz w:val="20"/>
      <w:szCs w:val="20"/>
      <w:lang w:val="x-none" w:eastAsia="x-none"/>
    </w:rPr>
  </w:style>
  <w:style w:type="character" w:customStyle="1" w:styleId="CommentTextChar">
    <w:name w:val="Comment Text Char"/>
    <w:basedOn w:val="DefaultParagraphFont"/>
    <w:link w:val="CommentText"/>
    <w:uiPriority w:val="99"/>
    <w:semiHidden/>
    <w:rsid w:val="000662FE"/>
    <w:rPr>
      <w:rFonts w:ascii="Times New Roman" w:eastAsia="Times New Roman" w:hAnsi="Times New Roman" w:cs="Times New Roman"/>
      <w:sz w:val="20"/>
      <w:szCs w:val="20"/>
      <w:lang w:val="x-none" w:eastAsia="x-none"/>
    </w:rPr>
  </w:style>
  <w:style w:type="paragraph" w:styleId="Bibliography">
    <w:name w:val="Bibliography"/>
    <w:basedOn w:val="Normal"/>
    <w:next w:val="Normal"/>
    <w:uiPriority w:val="37"/>
    <w:semiHidden/>
    <w:unhideWhenUsed/>
    <w:rsid w:val="000662FE"/>
  </w:style>
  <w:style w:type="paragraph" w:styleId="BodyTextIndent2">
    <w:name w:val="Body Text Indent 2"/>
    <w:basedOn w:val="Normal"/>
    <w:link w:val="BodyTextIndent2Char"/>
    <w:uiPriority w:val="99"/>
    <w:semiHidden/>
    <w:unhideWhenUsed/>
    <w:rsid w:val="000662FE"/>
    <w:pPr>
      <w:spacing w:after="120" w:line="480" w:lineRule="auto"/>
      <w:ind w:left="283"/>
    </w:pPr>
  </w:style>
  <w:style w:type="character" w:customStyle="1" w:styleId="BodyTextIndent2Char">
    <w:name w:val="Body Text Indent 2 Char"/>
    <w:basedOn w:val="DefaultParagraphFont"/>
    <w:link w:val="BodyTextIndent2"/>
    <w:uiPriority w:val="99"/>
    <w:semiHidden/>
    <w:rsid w:val="000662FE"/>
    <w:rPr>
      <w:rFonts w:ascii="Times New Roman" w:eastAsia="Times New Roman" w:hAnsi="Times New Roman" w:cs="Times New Roman"/>
      <w:sz w:val="24"/>
      <w:szCs w:val="24"/>
      <w:lang w:val="en-US"/>
    </w:rPr>
  </w:style>
  <w:style w:type="character" w:customStyle="1" w:styleId="nw">
    <w:name w:val="nw"/>
    <w:rsid w:val="000662FE"/>
  </w:style>
  <w:style w:type="character" w:styleId="FollowedHyperlink">
    <w:name w:val="FollowedHyperlink"/>
    <w:uiPriority w:val="99"/>
    <w:semiHidden/>
    <w:unhideWhenUsed/>
    <w:rsid w:val="000662FE"/>
    <w:rPr>
      <w:color w:val="800080"/>
      <w:u w:val="single"/>
    </w:rPr>
  </w:style>
  <w:style w:type="character" w:customStyle="1" w:styleId="BodyTextIndent3Char">
    <w:name w:val="Body Text Indent 3 Char"/>
    <w:link w:val="BodyTextIndent3"/>
    <w:rsid w:val="000662FE"/>
    <w:rPr>
      <w:sz w:val="16"/>
      <w:szCs w:val="16"/>
      <w:lang w:val="en-US"/>
    </w:rPr>
  </w:style>
  <w:style w:type="paragraph" w:styleId="BodyTextIndent3">
    <w:name w:val="Body Text Indent 3"/>
    <w:basedOn w:val="Normal"/>
    <w:link w:val="BodyTextIndent3Char"/>
    <w:unhideWhenUsed/>
    <w:rsid w:val="000662FE"/>
    <w:pPr>
      <w:spacing w:after="120" w:line="276" w:lineRule="auto"/>
      <w:ind w:left="283"/>
    </w:pPr>
    <w:rPr>
      <w:rFonts w:asciiTheme="minorHAnsi" w:eastAsiaTheme="minorHAnsi" w:hAnsiTheme="minorHAnsi" w:cstheme="minorBidi"/>
      <w:sz w:val="16"/>
      <w:szCs w:val="16"/>
    </w:rPr>
  </w:style>
  <w:style w:type="character" w:customStyle="1" w:styleId="BodyTextIndent3Char1">
    <w:name w:val="Body Text Indent 3 Char1"/>
    <w:basedOn w:val="DefaultParagraphFont"/>
    <w:uiPriority w:val="99"/>
    <w:semiHidden/>
    <w:rsid w:val="000662FE"/>
    <w:rPr>
      <w:rFonts w:ascii="Times New Roman" w:eastAsia="Times New Roman" w:hAnsi="Times New Roman" w:cs="Times New Roman"/>
      <w:sz w:val="16"/>
      <w:szCs w:val="16"/>
      <w:lang w:val="en-US"/>
    </w:rPr>
  </w:style>
  <w:style w:type="paragraph" w:styleId="BodyText3">
    <w:name w:val="Body Text 3"/>
    <w:basedOn w:val="Normal"/>
    <w:link w:val="BodyText3Char"/>
    <w:unhideWhenUsed/>
    <w:rsid w:val="000662FE"/>
    <w:pPr>
      <w:spacing w:after="120"/>
    </w:pPr>
    <w:rPr>
      <w:sz w:val="16"/>
      <w:szCs w:val="16"/>
    </w:rPr>
  </w:style>
  <w:style w:type="character" w:customStyle="1" w:styleId="BodyText3Char">
    <w:name w:val="Body Text 3 Char"/>
    <w:basedOn w:val="DefaultParagraphFont"/>
    <w:link w:val="BodyText3"/>
    <w:rsid w:val="000662FE"/>
    <w:rPr>
      <w:rFonts w:ascii="Times New Roman" w:eastAsia="Times New Roman" w:hAnsi="Times New Roman" w:cs="Times New Roman"/>
      <w:sz w:val="16"/>
      <w:szCs w:val="16"/>
      <w:lang w:val="en-US"/>
    </w:rPr>
  </w:style>
  <w:style w:type="paragraph" w:customStyle="1" w:styleId="TableParagraph">
    <w:name w:val="Table Paragraph"/>
    <w:basedOn w:val="Normal"/>
    <w:uiPriority w:val="1"/>
    <w:qFormat/>
    <w:rsid w:val="000662FE"/>
    <w:pPr>
      <w:widowControl w:val="0"/>
    </w:pPr>
    <w:rPr>
      <w:rFonts w:ascii="Calibri" w:eastAsia="Calibri" w:hAnsi="Calibri"/>
      <w:sz w:val="22"/>
      <w:szCs w:val="22"/>
    </w:rPr>
  </w:style>
  <w:style w:type="character" w:customStyle="1" w:styleId="a">
    <w:name w:val="a"/>
    <w:rsid w:val="000662FE"/>
  </w:style>
  <w:style w:type="paragraph" w:customStyle="1" w:styleId="CM22">
    <w:name w:val="CM22"/>
    <w:basedOn w:val="Normal"/>
    <w:next w:val="Normal"/>
    <w:uiPriority w:val="99"/>
    <w:rsid w:val="000662FE"/>
    <w:pPr>
      <w:widowControl w:val="0"/>
      <w:autoSpaceDE w:val="0"/>
      <w:autoSpaceDN w:val="0"/>
      <w:adjustRightInd w:val="0"/>
      <w:spacing w:after="193"/>
    </w:pPr>
    <w:rPr>
      <w:rFonts w:ascii="Calibri" w:hAnsi="Calibri" w:cs="Calibri"/>
    </w:rPr>
  </w:style>
  <w:style w:type="paragraph" w:customStyle="1" w:styleId="TxBrp11">
    <w:name w:val="TxBr_p11"/>
    <w:basedOn w:val="Normal"/>
    <w:rsid w:val="000662FE"/>
    <w:pPr>
      <w:widowControl w:val="0"/>
      <w:tabs>
        <w:tab w:val="left" w:pos="1536"/>
        <w:tab w:val="left" w:pos="3883"/>
      </w:tabs>
      <w:autoSpaceDE w:val="0"/>
      <w:autoSpaceDN w:val="0"/>
      <w:adjustRightInd w:val="0"/>
      <w:spacing w:line="249" w:lineRule="atLeast"/>
      <w:ind w:left="3884" w:hanging="2347"/>
      <w:jc w:val="both"/>
    </w:pPr>
  </w:style>
  <w:style w:type="paragraph" w:customStyle="1" w:styleId="Paragraf1">
    <w:name w:val="Paragraf1"/>
    <w:basedOn w:val="Normal"/>
    <w:link w:val="Paragraf1Char"/>
    <w:rsid w:val="000662FE"/>
    <w:pPr>
      <w:spacing w:after="120" w:line="480" w:lineRule="auto"/>
      <w:ind w:firstLine="720"/>
      <w:jc w:val="both"/>
    </w:pPr>
    <w:rPr>
      <w:color w:val="000000"/>
      <w:spacing w:val="10"/>
      <w:szCs w:val="20"/>
      <w:lang w:val="id-ID"/>
    </w:rPr>
  </w:style>
  <w:style w:type="character" w:customStyle="1" w:styleId="Paragraf1Char">
    <w:name w:val="Paragraf1 Char"/>
    <w:link w:val="Paragraf1"/>
    <w:locked/>
    <w:rsid w:val="000662FE"/>
    <w:rPr>
      <w:rFonts w:ascii="Times New Roman" w:eastAsia="Times New Roman" w:hAnsi="Times New Roman" w:cs="Times New Roman"/>
      <w:color w:val="000000"/>
      <w:spacing w:val="10"/>
      <w:sz w:val="24"/>
      <w:szCs w:val="20"/>
    </w:rPr>
  </w:style>
  <w:style w:type="character" w:customStyle="1" w:styleId="l8">
    <w:name w:val="l8"/>
    <w:rsid w:val="000662FE"/>
  </w:style>
  <w:style w:type="paragraph" w:customStyle="1" w:styleId="Normal1">
    <w:name w:val="Normal1"/>
    <w:basedOn w:val="Normal"/>
    <w:rsid w:val="000662FE"/>
    <w:pPr>
      <w:spacing w:line="480" w:lineRule="auto"/>
      <w:jc w:val="both"/>
    </w:pPr>
    <w:rPr>
      <w:color w:val="000000"/>
      <w:spacing w:val="10"/>
      <w:szCs w:val="20"/>
      <w:lang w:val="id-ID"/>
    </w:rPr>
  </w:style>
  <w:style w:type="character" w:customStyle="1" w:styleId="st">
    <w:name w:val="st"/>
    <w:rsid w:val="000662FE"/>
  </w:style>
  <w:style w:type="table" w:customStyle="1" w:styleId="LightShading2">
    <w:name w:val="Light Shading2"/>
    <w:basedOn w:val="TableNormal"/>
    <w:uiPriority w:val="60"/>
    <w:rsid w:val="000662FE"/>
    <w:pPr>
      <w:spacing w:after="0" w:line="240" w:lineRule="auto"/>
    </w:pPr>
    <w:rPr>
      <w:rFonts w:ascii="Calibri" w:eastAsia="Calibri" w:hAnsi="Calibri" w:cs="Times New Roman"/>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Shading1">
    <w:name w:val="Light Shading1"/>
    <w:basedOn w:val="TableNormal"/>
    <w:uiPriority w:val="60"/>
    <w:rsid w:val="000662FE"/>
    <w:pPr>
      <w:spacing w:after="0" w:line="240" w:lineRule="auto"/>
    </w:pPr>
    <w:rPr>
      <w:rFonts w:ascii="Calibri" w:eastAsia="Calibri" w:hAnsi="Calibri" w:cs="Times New Roman"/>
      <w:color w:val="000000"/>
      <w:lang w:val="en-US"/>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styleId="CommentSubject">
    <w:name w:val="annotation subject"/>
    <w:basedOn w:val="CommentText"/>
    <w:next w:val="CommentText"/>
    <w:link w:val="CommentSubjectChar"/>
    <w:uiPriority w:val="99"/>
    <w:semiHidden/>
    <w:unhideWhenUsed/>
    <w:rsid w:val="000662FE"/>
    <w:rPr>
      <w:b/>
      <w:bCs/>
      <w:lang w:val="id-ID" w:eastAsia="en-US"/>
    </w:rPr>
  </w:style>
  <w:style w:type="character" w:customStyle="1" w:styleId="CommentSubjectChar">
    <w:name w:val="Comment Subject Char"/>
    <w:basedOn w:val="CommentTextChar"/>
    <w:link w:val="CommentSubject"/>
    <w:uiPriority w:val="99"/>
    <w:semiHidden/>
    <w:rsid w:val="000662FE"/>
    <w:rPr>
      <w:rFonts w:ascii="Times New Roman" w:eastAsia="Times New Roman" w:hAnsi="Times New Roman" w:cs="Times New Roman"/>
      <w:b/>
      <w:bCs/>
      <w:sz w:val="20"/>
      <w:szCs w:val="20"/>
      <w:lang w:val="x-none" w:eastAsia="x-none"/>
    </w:rPr>
  </w:style>
  <w:style w:type="character" w:customStyle="1" w:styleId="sehl">
    <w:name w:val="sehl"/>
    <w:rsid w:val="000662FE"/>
  </w:style>
  <w:style w:type="paragraph" w:styleId="Caption">
    <w:name w:val="caption"/>
    <w:basedOn w:val="Normal"/>
    <w:next w:val="Normal"/>
    <w:uiPriority w:val="35"/>
    <w:unhideWhenUsed/>
    <w:qFormat/>
    <w:rsid w:val="000662FE"/>
    <w:pPr>
      <w:spacing w:after="200" w:line="276" w:lineRule="auto"/>
    </w:pPr>
    <w:rPr>
      <w:rFonts w:ascii="Calibri" w:hAnsi="Calibri"/>
      <w:b/>
      <w:bCs/>
      <w:sz w:val="20"/>
      <w:szCs w:val="20"/>
      <w:lang w:val="id-ID" w:eastAsia="id-ID"/>
    </w:rPr>
  </w:style>
  <w:style w:type="paragraph" w:customStyle="1" w:styleId="CM28">
    <w:name w:val="CM28"/>
    <w:basedOn w:val="Normal"/>
    <w:next w:val="Normal"/>
    <w:rsid w:val="000662FE"/>
    <w:pPr>
      <w:widowControl w:val="0"/>
      <w:autoSpaceDE w:val="0"/>
      <w:autoSpaceDN w:val="0"/>
      <w:adjustRightInd w:val="0"/>
      <w:spacing w:after="263"/>
    </w:pPr>
    <w:rPr>
      <w:rFonts w:ascii="Calibri" w:hAnsi="Calibri" w:cs="Calibri"/>
      <w:lang w:val="id-ID" w:eastAsia="id-ID"/>
    </w:rPr>
  </w:style>
  <w:style w:type="paragraph" w:customStyle="1" w:styleId="CM39">
    <w:name w:val="CM39"/>
    <w:basedOn w:val="Default"/>
    <w:next w:val="Default"/>
    <w:rsid w:val="000662FE"/>
    <w:pPr>
      <w:widowControl w:val="0"/>
      <w:spacing w:line="520" w:lineRule="atLeast"/>
      <w:ind w:left="1138" w:firstLine="1138"/>
    </w:pPr>
    <w:rPr>
      <w:rFonts w:ascii="Calibri" w:hAnsi="Calibri" w:cs="Calibri"/>
      <w:b/>
      <w:bCs/>
      <w:color w:val="auto"/>
      <w:szCs w:val="20"/>
    </w:rPr>
  </w:style>
  <w:style w:type="character" w:customStyle="1" w:styleId="xbe">
    <w:name w:val="_xbe"/>
    <w:rsid w:val="00D6222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34792078">
      <w:bodyDiv w:val="1"/>
      <w:marLeft w:val="0"/>
      <w:marRight w:val="0"/>
      <w:marTop w:val="0"/>
      <w:marBottom w:val="0"/>
      <w:divBdr>
        <w:top w:val="none" w:sz="0" w:space="0" w:color="auto"/>
        <w:left w:val="none" w:sz="0" w:space="0" w:color="auto"/>
        <w:bottom w:val="none" w:sz="0" w:space="0" w:color="auto"/>
        <w:right w:val="none" w:sz="0" w:space="0" w:color="auto"/>
      </w:divBdr>
    </w:div>
    <w:div w:id="833448921">
      <w:bodyDiv w:val="1"/>
      <w:marLeft w:val="0"/>
      <w:marRight w:val="0"/>
      <w:marTop w:val="0"/>
      <w:marBottom w:val="0"/>
      <w:divBdr>
        <w:top w:val="none" w:sz="0" w:space="0" w:color="auto"/>
        <w:left w:val="none" w:sz="0" w:space="0" w:color="auto"/>
        <w:bottom w:val="none" w:sz="0" w:space="0" w:color="auto"/>
        <w:right w:val="none" w:sz="0" w:space="0" w:color="auto"/>
      </w:divBdr>
    </w:div>
    <w:div w:id="1077289390">
      <w:bodyDiv w:val="1"/>
      <w:marLeft w:val="0"/>
      <w:marRight w:val="0"/>
      <w:marTop w:val="0"/>
      <w:marBottom w:val="0"/>
      <w:divBdr>
        <w:top w:val="none" w:sz="0" w:space="0" w:color="auto"/>
        <w:left w:val="none" w:sz="0" w:space="0" w:color="auto"/>
        <w:bottom w:val="none" w:sz="0" w:space="0" w:color="auto"/>
        <w:right w:val="none" w:sz="0" w:space="0" w:color="auto"/>
      </w:divBdr>
    </w:div>
    <w:div w:id="1540775370">
      <w:bodyDiv w:val="1"/>
      <w:marLeft w:val="0"/>
      <w:marRight w:val="0"/>
      <w:marTop w:val="0"/>
      <w:marBottom w:val="0"/>
      <w:divBdr>
        <w:top w:val="none" w:sz="0" w:space="0" w:color="auto"/>
        <w:left w:val="none" w:sz="0" w:space="0" w:color="auto"/>
        <w:bottom w:val="none" w:sz="0" w:space="0" w:color="auto"/>
        <w:right w:val="none" w:sz="0" w:space="0" w:color="auto"/>
      </w:divBdr>
    </w:div>
    <w:div w:id="17159323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jpe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jpe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jp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_Reference.XSL" StyleName="IEEE - Reference Order"/>
</file>

<file path=customXml/itemProps1.xml><?xml version="1.0" encoding="utf-8"?>
<ds:datastoreItem xmlns:ds="http://schemas.openxmlformats.org/officeDocument/2006/customXml" ds:itemID="{7E4531E4-ADDA-4C9B-9FF7-83F8FB96BB0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76</TotalTime>
  <Pages>9</Pages>
  <Words>6806</Words>
  <Characters>38796</Characters>
  <Application>Microsoft Office Word</Application>
  <DocSecurity>0</DocSecurity>
  <Lines>323</Lines>
  <Paragraphs>9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5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CER</dc:creator>
  <cp:lastModifiedBy>YASMIN</cp:lastModifiedBy>
  <cp:revision>50</cp:revision>
  <cp:lastPrinted>2018-06-06T07:21:00Z</cp:lastPrinted>
  <dcterms:created xsi:type="dcterms:W3CDTF">2018-06-06T07:24:00Z</dcterms:created>
  <dcterms:modified xsi:type="dcterms:W3CDTF">2024-09-27T08: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8bc53ac-2292-3cd0-b23d-15648a48f146</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